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633DB6">
      <w:pPr>
        <w:spacing w:line="480" w:lineRule="auto"/>
        <w:jc w:val="both"/>
        <w:rPr>
          <w:b/>
        </w:rPr>
      </w:pPr>
      <w:r w:rsidRPr="00BA66BF">
        <w:rPr>
          <w:b/>
        </w:rPr>
        <w:t>Environmental drivers of taxonomic and functional diversity of riparian plant communities in a modified landscape</w:t>
      </w:r>
    </w:p>
    <w:p w14:paraId="594DB50B" w14:textId="22365225" w:rsidR="00534DC5" w:rsidRDefault="00534DC5" w:rsidP="00633DB6">
      <w:pPr>
        <w:spacing w:line="480" w:lineRule="auto"/>
        <w:jc w:val="both"/>
      </w:pPr>
      <w:r>
        <w:t>ABSTRACT</w:t>
      </w:r>
    </w:p>
    <w:p w14:paraId="7210883B" w14:textId="69CE234A" w:rsidR="00FB4928" w:rsidRDefault="00CD6262" w:rsidP="00633DB6">
      <w:pPr>
        <w:spacing w:line="480" w:lineRule="auto"/>
        <w:jc w:val="both"/>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riverscapes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633DB6">
      <w:pPr>
        <w:spacing w:line="48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39BFA488" w:rsidR="00534DC5" w:rsidRDefault="00931E85" w:rsidP="00633DB6">
      <w:pPr>
        <w:spacing w:line="480" w:lineRule="auto"/>
        <w:jc w:val="both"/>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Rivers which experienced seasonal, but temporally consistent flow regimes hosted the most species rich communities, and modification of flow</w:t>
      </w:r>
      <w:r w:rsidR="00633DB6">
        <w:t xml:space="preserve"> regime towards temporal consis</w:t>
      </w:r>
      <w:r w:rsidR="00CD6262">
        <w:t xml:space="preserve">tency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weakly predicted by flow modification and showed no relationship with land-use intensity</w:t>
      </w:r>
      <w:r w:rsidR="00CD6262" w:rsidRPr="00CD6262">
        <w:t xml:space="preserve">. </w:t>
      </w:r>
    </w:p>
    <w:p w14:paraId="797FB260" w14:textId="1F6F5537" w:rsidR="002C6471" w:rsidRDefault="002C6471" w:rsidP="00633DB6">
      <w:pPr>
        <w:spacing w:line="480" w:lineRule="auto"/>
        <w:jc w:val="both"/>
      </w:pPr>
      <w:r>
        <w:lastRenderedPageBreak/>
        <w:t xml:space="preserve">Our observations suggest that rhythmicity in provision of resources and energy by streamflows may </w:t>
      </w:r>
      <w:r w:rsidR="00BF235C">
        <w:t xml:space="preserve">be </w:t>
      </w:r>
      <w:r>
        <w:t>more important than environmental heterogeneity in determining patterns of</w:t>
      </w:r>
      <w:r w:rsidR="00633DB6">
        <w:t xml:space="preserve"> riparian</w:t>
      </w:r>
      <w:r>
        <w:t xml:space="preserve"> plant diversity in south-east Queensland.  </w:t>
      </w:r>
    </w:p>
    <w:p w14:paraId="18FA0B3E" w14:textId="77777777" w:rsidR="00534DC5" w:rsidRDefault="00534DC5" w:rsidP="00633DB6">
      <w:pPr>
        <w:spacing w:line="480" w:lineRule="auto"/>
        <w:jc w:val="both"/>
      </w:pPr>
    </w:p>
    <w:p w14:paraId="7884BB44" w14:textId="77777777" w:rsidR="00BF235C" w:rsidRDefault="00BF235C" w:rsidP="00633DB6">
      <w:pPr>
        <w:spacing w:line="480" w:lineRule="auto"/>
        <w:jc w:val="both"/>
      </w:pPr>
    </w:p>
    <w:p w14:paraId="171121C8" w14:textId="77777777" w:rsidR="00BF235C" w:rsidRDefault="00BF235C" w:rsidP="00633DB6">
      <w:pPr>
        <w:spacing w:line="480" w:lineRule="auto"/>
        <w:jc w:val="both"/>
      </w:pPr>
    </w:p>
    <w:p w14:paraId="0749B5B9" w14:textId="77777777" w:rsidR="00BF235C" w:rsidRDefault="00BF235C" w:rsidP="00633DB6">
      <w:pPr>
        <w:spacing w:line="480" w:lineRule="auto"/>
        <w:jc w:val="both"/>
      </w:pPr>
    </w:p>
    <w:p w14:paraId="0817D6F7" w14:textId="77777777" w:rsidR="00B10751" w:rsidRDefault="00B10751" w:rsidP="00633DB6">
      <w:pPr>
        <w:spacing w:line="480" w:lineRule="auto"/>
        <w:jc w:val="both"/>
      </w:pPr>
    </w:p>
    <w:p w14:paraId="159E883E" w14:textId="77777777" w:rsidR="00B10751" w:rsidRDefault="00B10751" w:rsidP="00633DB6">
      <w:pPr>
        <w:spacing w:line="480" w:lineRule="auto"/>
        <w:jc w:val="both"/>
      </w:pPr>
    </w:p>
    <w:p w14:paraId="7DDD6313" w14:textId="77777777" w:rsidR="00B10751" w:rsidRDefault="00B10751" w:rsidP="00633DB6">
      <w:pPr>
        <w:spacing w:line="480" w:lineRule="auto"/>
        <w:jc w:val="both"/>
      </w:pPr>
    </w:p>
    <w:p w14:paraId="312EC4B7" w14:textId="77777777" w:rsidR="00B10751" w:rsidRDefault="00B10751" w:rsidP="00633DB6">
      <w:pPr>
        <w:spacing w:line="480" w:lineRule="auto"/>
        <w:jc w:val="both"/>
      </w:pPr>
    </w:p>
    <w:p w14:paraId="6A3D8136" w14:textId="77777777" w:rsidR="00B10751" w:rsidRDefault="00B10751" w:rsidP="00633DB6">
      <w:pPr>
        <w:spacing w:line="480" w:lineRule="auto"/>
        <w:jc w:val="both"/>
      </w:pPr>
    </w:p>
    <w:p w14:paraId="5492E190" w14:textId="77777777" w:rsidR="00B10751" w:rsidRDefault="00B10751" w:rsidP="00633DB6">
      <w:pPr>
        <w:spacing w:line="480" w:lineRule="auto"/>
        <w:jc w:val="both"/>
      </w:pPr>
    </w:p>
    <w:p w14:paraId="21E42F33" w14:textId="77777777" w:rsidR="00B10751" w:rsidRDefault="00B10751" w:rsidP="00633DB6">
      <w:pPr>
        <w:spacing w:line="480" w:lineRule="auto"/>
        <w:jc w:val="both"/>
      </w:pPr>
    </w:p>
    <w:p w14:paraId="49F381DB" w14:textId="77777777" w:rsidR="00B10751" w:rsidRDefault="00B10751" w:rsidP="00633DB6">
      <w:pPr>
        <w:spacing w:line="480" w:lineRule="auto"/>
        <w:jc w:val="both"/>
      </w:pPr>
    </w:p>
    <w:p w14:paraId="1DC98F98" w14:textId="77777777" w:rsidR="00B10751" w:rsidRDefault="00B10751" w:rsidP="00633DB6">
      <w:pPr>
        <w:spacing w:line="480" w:lineRule="auto"/>
        <w:jc w:val="both"/>
      </w:pPr>
    </w:p>
    <w:p w14:paraId="5896764F" w14:textId="77777777" w:rsidR="00B10751" w:rsidRDefault="00B10751" w:rsidP="00633DB6">
      <w:pPr>
        <w:spacing w:line="480" w:lineRule="auto"/>
        <w:jc w:val="both"/>
      </w:pPr>
    </w:p>
    <w:p w14:paraId="1F45A877" w14:textId="77777777" w:rsidR="00B10751" w:rsidRDefault="00B10751" w:rsidP="00633DB6">
      <w:pPr>
        <w:spacing w:line="480" w:lineRule="auto"/>
        <w:jc w:val="both"/>
      </w:pPr>
    </w:p>
    <w:p w14:paraId="4E5CA90F" w14:textId="77777777" w:rsidR="00B10751" w:rsidRDefault="00B10751" w:rsidP="00633DB6">
      <w:pPr>
        <w:spacing w:line="480" w:lineRule="auto"/>
        <w:jc w:val="both"/>
      </w:pPr>
    </w:p>
    <w:p w14:paraId="53CE7765" w14:textId="77777777" w:rsidR="00B10751" w:rsidRDefault="00B10751" w:rsidP="00633DB6">
      <w:pPr>
        <w:spacing w:line="480" w:lineRule="auto"/>
        <w:jc w:val="both"/>
      </w:pPr>
    </w:p>
    <w:p w14:paraId="4B8E0D09" w14:textId="77777777" w:rsidR="00534DC5" w:rsidRPr="00534DC5" w:rsidRDefault="00534DC5" w:rsidP="00633DB6">
      <w:pPr>
        <w:spacing w:line="480" w:lineRule="auto"/>
        <w:jc w:val="both"/>
      </w:pPr>
    </w:p>
    <w:p w14:paraId="704B8F93" w14:textId="6448D62F" w:rsidR="00466CD0" w:rsidRPr="00371BA9" w:rsidRDefault="00466CD0" w:rsidP="00633DB6">
      <w:pPr>
        <w:spacing w:line="480" w:lineRule="auto"/>
        <w:jc w:val="both"/>
      </w:pPr>
      <w:r w:rsidRPr="00371BA9">
        <w:lastRenderedPageBreak/>
        <w:t>INTRODUCTION</w:t>
      </w:r>
      <w:r w:rsidR="00534DC5">
        <w:t xml:space="preserve">   </w:t>
      </w:r>
    </w:p>
    <w:p w14:paraId="1DCFE361" w14:textId="787D378C" w:rsidR="00466CD0" w:rsidRPr="00371BA9" w:rsidRDefault="00466CD0" w:rsidP="00633DB6">
      <w:pPr>
        <w:spacing w:line="480" w:lineRule="auto"/>
        <w:jc w:val="both"/>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r w:rsidR="00B10751">
        <w:t xml:space="preserve"> </w:t>
      </w:r>
      <w:r w:rsidR="00B10751">
        <w:fldChar w:fldCharType="begin" w:fldLock="1"/>
      </w:r>
      <w:r w:rsidR="00B10751">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lt;i&gt;et al.&lt;/i&gt; 2007)", "plainTextFormattedCitation" : "(Richardson et al. 2007)", "previouslyFormattedCitation" : "(Richardson &lt;i&gt;et al.&lt;/i&gt; 2007)" }, "properties" : { "noteIndex" : 0 }, "schema" : "https://github.com/citation-style-language/schema/raw/master/csl-citation.json" }</w:instrText>
      </w:r>
      <w:r w:rsidR="00B10751">
        <w:fldChar w:fldCharType="separate"/>
      </w:r>
      <w:r w:rsidR="00B10751" w:rsidRPr="00B10751">
        <w:rPr>
          <w:noProof/>
        </w:rPr>
        <w:t xml:space="preserve">(Richardson </w:t>
      </w:r>
      <w:r w:rsidR="00B10751" w:rsidRPr="00B10751">
        <w:rPr>
          <w:i/>
          <w:noProof/>
        </w:rPr>
        <w:t>et al.</w:t>
      </w:r>
      <w:r w:rsidR="00B10751" w:rsidRPr="00B10751">
        <w:rPr>
          <w:noProof/>
        </w:rPr>
        <w:t xml:space="preserve"> 2007)</w:t>
      </w:r>
      <w:r w:rsidR="00B10751">
        <w:fldChar w:fldCharType="end"/>
      </w:r>
      <w:r w:rsidRPr="00371BA9">
        <w:t>.</w:t>
      </w:r>
    </w:p>
    <w:p w14:paraId="4B52C625" w14:textId="775AFE9F" w:rsidR="00466CD0" w:rsidRPr="00371BA9" w:rsidRDefault="00466CD0" w:rsidP="00633DB6">
      <w:pPr>
        <w:spacing w:line="480" w:lineRule="auto"/>
        <w:jc w:val="both"/>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where each niche is associated with an optimal ecological strategy, structural complexity and steep resource and energy gradients between patches promote diversity by extending niche space and reducing niche overlap. More recently, niches have been characterised in trait</w:t>
      </w:r>
      <w:r w:rsidR="00633DB6">
        <w:t>-</w:t>
      </w:r>
      <w:r w:rsidRPr="00371BA9">
        <w:t xml:space="preserve">space: niches and their interrelationships are described by patterns of clustering of functional traits </w:t>
      </w:r>
      <w:r w:rsidR="00B10751">
        <w:t>(</w:t>
      </w:r>
      <w:r w:rsidRPr="00371BA9">
        <w:t>any morphological, physiological or phenological feature measu</w:t>
      </w:r>
      <w:r w:rsidR="00B10751">
        <w:t xml:space="preserve">rable at the individual level; </w:t>
      </w:r>
      <w:r w:rsidR="00B10751">
        <w:fldChar w:fldCharType="begin" w:fldLock="1"/>
      </w:r>
      <w:r w:rsidR="0020577E">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lt;i&gt;et al.&lt;/i&gt; 2007)", "manualFormatting" : "Violle et al. 2007)", "plainTextFormattedCitation" : "(Violle et al. 2007)", "previouslyFormattedCitation" : "(Violle &lt;i&gt;et al.&lt;/i&gt; 2007)" }, "properties" : { "noteIndex" : 0 }, "schema" : "https://github.com/citation-style-language/schema/raw/master/csl-citation.json" }</w:instrText>
      </w:r>
      <w:r w:rsidR="00B10751">
        <w:fldChar w:fldCharType="separate"/>
      </w:r>
      <w:r w:rsidR="00B10751" w:rsidRPr="00B10751">
        <w:rPr>
          <w:noProof/>
        </w:rPr>
        <w:t xml:space="preserve">Violle </w:t>
      </w:r>
      <w:r w:rsidR="00B10751" w:rsidRPr="00B10751">
        <w:rPr>
          <w:i/>
          <w:noProof/>
        </w:rPr>
        <w:t>et al.</w:t>
      </w:r>
      <w:r w:rsidR="00B10751" w:rsidRPr="00B10751">
        <w:rPr>
          <w:noProof/>
        </w:rPr>
        <w:t xml:space="preserve"> 2007)</w:t>
      </w:r>
      <w:r w:rsidR="00B10751">
        <w:fldChar w:fldCharType="end"/>
      </w:r>
      <w:r w:rsidRPr="00371BA9">
        <w:t xml:space="preserve">,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Describing communities in traitspac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w:t>
      </w:r>
      <w:r w:rsidRPr="00EC66F4">
        <w:lastRenderedPageBreak/>
        <w:t xml:space="preserve">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15CD165B" w14:textId="1557A420" w:rsidR="00B548F8" w:rsidRDefault="00466CD0" w:rsidP="00633DB6">
      <w:pPr>
        <w:spacing w:line="480" w:lineRule="auto"/>
        <w:jc w:val="both"/>
      </w:pPr>
      <w:r w:rsidRPr="00371BA9">
        <w:t>Much of the riparian ecology literature identifies fluvial hydrology</w:t>
      </w:r>
      <w:r w:rsidR="0020577E">
        <w:t xml:space="preserve"> and geomorphology</w:t>
      </w:r>
      <w:r w:rsidRPr="00371BA9">
        <w:t xml:space="preserve"> as the dominant abiotic force structuring riparian ecosystems </w:t>
      </w:r>
      <w:r w:rsidRPr="00371BA9">
        <w:fldChar w:fldCharType="begin" w:fldLock="1"/>
      </w:r>
      <w:r w:rsidR="0020577E">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Poff, Allan &amp; Bain 1997; Bendix &amp; Hupp 2000)", "plainTextFormattedCitation" : "(Poff, Allan &amp; Bain 1997; Bendix &amp; Hupp 2000)", "previouslyFormattedCitation" : "(Poff, Allan &amp; Bain 1997; Bendix &amp; Hupp 2000)" }, "properties" : { "noteIndex" : 0 }, "schema" : "https://github.com/citation-style-language/schema/raw/master/csl-citation.json" }</w:instrText>
      </w:r>
      <w:r w:rsidRPr="00371BA9">
        <w:fldChar w:fldCharType="separate"/>
      </w:r>
      <w:r w:rsidR="0020577E" w:rsidRPr="0020577E">
        <w:rPr>
          <w:noProof/>
        </w:rPr>
        <w:t>(Poff, Allan &amp; Bain 1997; Bendix &amp; Hupp 2000)</w:t>
      </w:r>
      <w:r w:rsidRPr="00371BA9">
        <w:fldChar w:fldCharType="end"/>
      </w:r>
      <w:r w:rsidRPr="00371BA9">
        <w:t xml:space="preserve">. The spatial and temporal heterogeneity inherent in fluvial processes is considered largely responsible for the complex biogeomorphology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xml:space="preserve">. Sediments are scoured and deposited, some plants are washed away while others are watered; </w:t>
      </w:r>
      <w:r w:rsidR="0020577E">
        <w:t xml:space="preserve">organic matter and </w:t>
      </w:r>
      <w:r w:rsidRPr="00371BA9">
        <w:t xml:space="preserve">woody debris moves through the system and propagules are dispersed. </w:t>
      </w:r>
      <w:r w:rsidR="0020577E" w:rsidRPr="0020577E">
        <w:t xml:space="preserve">The spatial distribution of these processes within the fluvial landscape is contingent on the magnitude and frequency of the flow events that drive erosion and deposition processes, and the resultant morphology and sedimentology of fluvial landforms produced </w:t>
      </w:r>
      <w:r w:rsidR="0020577E">
        <w:fldChar w:fldCharType="begin" w:fldLock="1"/>
      </w:r>
      <w:r w:rsidR="00DD7C29">
        <w:instrText>ADDIN CSL_CITATION { "citationItems" : [ { "id" : "ITEM-1", "itemData" : { "author" : [ { "dropping-particle" : "", "family" : "Fryirs", "given" : "Kirstie A", "non-dropping-particle" : "", "parse-names" : false, "suffix" : "" }, { "dropping-particle" : "", "family" : "Brierley", "given" : "Gary J", "non-dropping-particle" : "", "parse-names" : false, "suffix" : "" } ], "id" : "ITEM-1", "issued" : { "date-parts" : [ [ "2012" ] ] }, "publisher" : "John Wiley &amp; Sons", "title" : "Geomorphic analysis of river systems: an approach to reading the landscape", "type" : "book" }, "uris" : [ "http://www.mendeley.com/documents/?uuid=afcefaa9-5a74-43fa-877b-466927b78f8c" ] } ], "mendeley" : { "formattedCitation" : "(Fryirs &amp; Brierley 2012)", "plainTextFormattedCitation" : "(Fryirs &amp; Brierley 2012)", "previouslyFormattedCitation" : "(Fryirs &amp; Brierley 2012)" }, "properties" : { "noteIndex" : 0 }, "schema" : "https://github.com/citation-style-language/schema/raw/master/csl-citation.json" }</w:instrText>
      </w:r>
      <w:r w:rsidR="0020577E">
        <w:fldChar w:fldCharType="separate"/>
      </w:r>
      <w:r w:rsidR="0020577E" w:rsidRPr="0020577E">
        <w:rPr>
          <w:noProof/>
        </w:rPr>
        <w:t>(Fryirs &amp; Brierley 2012)</w:t>
      </w:r>
      <w:r w:rsidR="0020577E">
        <w:fldChar w:fldCharType="end"/>
      </w:r>
      <w:r w:rsidR="0020577E">
        <w:t xml:space="preserve">. </w:t>
      </w:r>
      <w:r w:rsidR="0020577E" w:rsidRPr="0020577E">
        <w:t xml:space="preserve">This subsequently </w:t>
      </w:r>
      <w:r w:rsidR="0020577E">
        <w:t>determines</w:t>
      </w:r>
      <w:r w:rsidR="0020577E" w:rsidRPr="0020577E">
        <w:t xml:space="preserve"> the extent to which different surfaces/landforms are inundated under a range of different flow conditions (</w:t>
      </w:r>
      <w:r w:rsidR="0020577E" w:rsidRPr="0020577E">
        <w:fldChar w:fldCharType="begin" w:fldLock="1"/>
      </w:r>
      <w:r w:rsidR="0020577E" w:rsidRPr="0020577E">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0020577E" w:rsidRPr="0020577E">
        <w:fldChar w:fldCharType="separate"/>
      </w:r>
      <w:r w:rsidR="0020577E" w:rsidRPr="0020577E">
        <w:rPr>
          <w:noProof/>
        </w:rPr>
        <w:t>(Hughes 1997)</w:t>
      </w:r>
      <w:r w:rsidR="0020577E" w:rsidRPr="0020577E">
        <w:fldChar w:fldCharType="end"/>
      </w:r>
      <w:r w:rsidR="0020577E" w:rsidRPr="0020577E">
        <w:t xml:space="preserve">. </w:t>
      </w:r>
      <w:r w:rsidRPr="00371BA9">
        <w:t>Temporal variability in flooding</w:t>
      </w:r>
      <w:r w:rsidR="00F80468">
        <w:t xml:space="preserve"> patterns</w:t>
      </w:r>
      <w:r w:rsidRPr="00371BA9">
        <w:t xml:space="preserve"> adds a further layer of complexity by influencing the success of plant ecologic</w:t>
      </w:r>
      <w:r w:rsidR="0020577E">
        <w:t>al strategies for a given patch.</w:t>
      </w:r>
      <w:r w:rsidRPr="00371BA9">
        <w:t xml:space="preserve"> </w:t>
      </w:r>
      <w:r w:rsidR="0020577E">
        <w:t>M</w:t>
      </w:r>
      <w:r w:rsidRPr="00371BA9">
        <w:t xml:space="preserve">ore frequently flooded patches are likely to support graminoids and rheophytes, while succession is likely to proceed further on patches which are </w:t>
      </w:r>
      <w:r w:rsidR="0020577E">
        <w:t>less</w:t>
      </w:r>
      <w:r w:rsidRPr="00371BA9">
        <w:t xml:space="preserve">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w:t>
      </w:r>
    </w:p>
    <w:p w14:paraId="41886557" w14:textId="77DF4D90" w:rsidR="00466CD0" w:rsidRPr="00371BA9" w:rsidRDefault="00466CD0" w:rsidP="00633DB6">
      <w:pPr>
        <w:spacing w:line="480" w:lineRule="auto"/>
        <w:jc w:val="both"/>
      </w:pPr>
      <w:r w:rsidRPr="00371BA9">
        <w:t xml:space="preserve">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xml:space="preserve">): relationships between functional dispersion and metrics of flow variability were mostly monotonic, </w:t>
      </w:r>
      <w:r w:rsidRPr="00371BA9">
        <w:lastRenderedPageBreak/>
        <w:t>with the exception of interannual variability in summertime flows, which showed a unimodal relationship.</w:t>
      </w:r>
    </w:p>
    <w:p w14:paraId="28A483AA" w14:textId="41E34E17" w:rsidR="00466CD0" w:rsidRPr="00371BA9" w:rsidRDefault="00466CD0" w:rsidP="00633DB6">
      <w:pPr>
        <w:spacing w:line="480" w:lineRule="auto"/>
        <w:jc w:val="both"/>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w:t>
      </w:r>
      <w:r w:rsidR="00B548F8">
        <w:t xml:space="preserve">removing small-moderate flows, </w:t>
      </w:r>
      <w:r w:rsidRPr="00371BA9">
        <w:t xml:space="preserve">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w:t>
      </w:r>
      <w:r w:rsidR="00B548F8">
        <w:t>form</w:t>
      </w:r>
      <w:r w:rsidRPr="00371BA9">
        <w:t xml:space="preserve"> of change</w:t>
      </w:r>
      <w:r w:rsidR="00B548F8">
        <w:t xml:space="preserve"> to the flow regime</w:t>
      </w:r>
      <w:r w:rsidRPr="00371BA9">
        <w:t xml:space="preserve">, flow modification may result in reduced niche complexity in downstream riparian zones </w:t>
      </w:r>
      <w:r w:rsidRPr="00371BA9">
        <w:fldChar w:fldCharType="begin" w:fldLock="1"/>
      </w:r>
      <w:r w:rsidR="00633DB6">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r w:rsidR="00DD7C29">
        <w:t>T</w:t>
      </w:r>
      <w:r w:rsidR="00E03DFC">
        <w:t>errestrialisation</w:t>
      </w:r>
      <w:r w:rsidR="00DD7C29" w:rsidRPr="00DD7C29">
        <w:t xml:space="preserve"> of riparian plant communities</w:t>
      </w:r>
      <w:r w:rsidR="00DD7C29">
        <w:t xml:space="preserve"> has also been described</w:t>
      </w:r>
      <w:r w:rsidR="00DD7C29" w:rsidRPr="00DD7C29">
        <w:t xml:space="preserve"> in systems where low flow conditions dominate </w:t>
      </w:r>
      <w:r w:rsidR="00DD7C29">
        <w:fldChar w:fldCharType="begin" w:fldLock="1"/>
      </w:r>
      <w:r w:rsidR="00CF54B2">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plainTextFormattedCitation" : "(Poff &amp; Zimmerman 2010)", "previouslyFormattedCitation" : "(Poff &amp; Zimmerman 2010)" }, "properties" : { "noteIndex" : 0 }, "schema" : "https://github.com/citation-style-language/schema/raw/master/csl-citation.json" }</w:instrText>
      </w:r>
      <w:r w:rsidR="00DD7C29">
        <w:fldChar w:fldCharType="separate"/>
      </w:r>
      <w:r w:rsidR="00DD7C29" w:rsidRPr="00DD7C29">
        <w:rPr>
          <w:noProof/>
        </w:rPr>
        <w:t>(Poff &amp; Zimmerman 2010)</w:t>
      </w:r>
      <w:r w:rsidR="00DD7C29">
        <w:fldChar w:fldCharType="end"/>
      </w:r>
      <w:r w:rsidR="00DD7C29">
        <w:t>.</w:t>
      </w:r>
      <w:r w:rsidR="00DD7C29" w:rsidRPr="00DD7C29">
        <w:t xml:space="preserve"> </w:t>
      </w:r>
    </w:p>
    <w:p w14:paraId="4A5BC80E" w14:textId="7D052F82" w:rsidR="00466CD0" w:rsidRPr="00371BA9" w:rsidRDefault="00466CD0" w:rsidP="00633DB6">
      <w:pPr>
        <w:spacing w:line="48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633DB6">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2326386A" w:rsidR="00466CD0" w:rsidRPr="00371BA9" w:rsidRDefault="00466CD0" w:rsidP="00633DB6">
      <w:pPr>
        <w:spacing w:line="480" w:lineRule="auto"/>
        <w:jc w:val="both"/>
      </w:pPr>
      <w:r w:rsidRPr="00371BA9">
        <w:t xml:space="preserve">Environmental homogenisation of riparian landscapes by this triad of flow modification, land-use change and exotic invasion therefore has profound implications for riparian biodiversity. The </w:t>
      </w:r>
      <w:r w:rsidRPr="00371BA9">
        <w:lastRenderedPageBreak/>
        <w:t xml:space="preserve">environmental flows concept posits that given a solid understanding of the hydroecology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1151BF1C" w:rsidR="00466CD0" w:rsidRPr="00371BA9" w:rsidRDefault="00466CD0" w:rsidP="00633DB6">
      <w:pPr>
        <w:spacing w:line="480" w:lineRule="auto"/>
        <w:jc w:val="both"/>
      </w:pPr>
      <w:r w:rsidRPr="00371BA9">
        <w:t xml:space="preserve">To this end, we used a functional trait diversity approach to </w:t>
      </w:r>
      <w:r w:rsidR="00633DB6">
        <w:t>examine</w:t>
      </w:r>
      <w:r w:rsidRPr="00371BA9">
        <w:t xml:space="preserve"> vegetation responses to hydrological alteration in a modified landscape in south-east Queensland, Australia. Our aim was to tease apart the environmental factors associated with taxonomic and functional diversity and the abundance of exotic species in riparian plant communities. </w:t>
      </w:r>
      <w:r w:rsidRPr="00931E85">
        <w:t xml:space="preserve">A set of hypotheses about environmental heterogeneity – diversity relationships guided our approach:  1a.) </w:t>
      </w:r>
      <w:proofErr w:type="gramStart"/>
      <w:r w:rsidRPr="00931E85">
        <w:t>species</w:t>
      </w:r>
      <w:proofErr w:type="gramEnd"/>
      <w:r w:rsidRPr="00931E85">
        <w:t xml:space="preserve"> richness and functional diversity increase and abundance of exotic species decreases monotonically with increasing hydrological heterogeneity; 1b.) </w:t>
      </w:r>
      <w:proofErr w:type="gramStart"/>
      <w:r w:rsidRPr="00931E85">
        <w:t>species</w:t>
      </w:r>
      <w:proofErr w:type="gramEnd"/>
      <w:r w:rsidRPr="00931E85">
        <w:t xml:space="preserve"> richness, functional diversity and abundance of exotic species show unimodal relationships with hydrological heterogeneity; 2.) </w:t>
      </w:r>
      <w:proofErr w:type="gramStart"/>
      <w:r w:rsidRPr="00931E85">
        <w:t>species</w:t>
      </w:r>
      <w:proofErr w:type="gramEnd"/>
      <w:r w:rsidRPr="00931E85">
        <w:t xml:space="preserve"> richness and functional diversity decrease and abundance of exotic species increases along gradients of increasing flow modification and catchment land-use intensity.</w:t>
      </w:r>
    </w:p>
    <w:p w14:paraId="30EEEB1D" w14:textId="77777777" w:rsidR="00A01089" w:rsidRPr="00371BA9" w:rsidRDefault="00A01089" w:rsidP="00633DB6">
      <w:pPr>
        <w:spacing w:line="480" w:lineRule="auto"/>
        <w:jc w:val="both"/>
      </w:pPr>
    </w:p>
    <w:p w14:paraId="58BE8F80" w14:textId="77777777" w:rsidR="00466CD0" w:rsidRPr="00371BA9" w:rsidRDefault="00466CD0" w:rsidP="00633DB6">
      <w:pPr>
        <w:spacing w:line="480" w:lineRule="auto"/>
        <w:jc w:val="both"/>
      </w:pPr>
    </w:p>
    <w:p w14:paraId="219404C8" w14:textId="77777777" w:rsidR="00466CD0" w:rsidRPr="00371BA9" w:rsidRDefault="00466CD0" w:rsidP="00633DB6">
      <w:pPr>
        <w:spacing w:line="480" w:lineRule="auto"/>
        <w:jc w:val="both"/>
      </w:pPr>
    </w:p>
    <w:p w14:paraId="468839FB" w14:textId="77777777" w:rsidR="00466CD0" w:rsidRDefault="00466CD0" w:rsidP="00633DB6">
      <w:pPr>
        <w:spacing w:line="480" w:lineRule="auto"/>
        <w:jc w:val="both"/>
      </w:pPr>
    </w:p>
    <w:p w14:paraId="5F8A6083" w14:textId="77777777" w:rsidR="005C5577" w:rsidRDefault="005C5577" w:rsidP="00633DB6">
      <w:pPr>
        <w:spacing w:line="480" w:lineRule="auto"/>
        <w:jc w:val="both"/>
      </w:pPr>
    </w:p>
    <w:p w14:paraId="5AA5774D" w14:textId="77777777" w:rsidR="005C5577" w:rsidRDefault="005C5577" w:rsidP="00633DB6">
      <w:pPr>
        <w:spacing w:line="480" w:lineRule="auto"/>
        <w:jc w:val="both"/>
      </w:pPr>
    </w:p>
    <w:p w14:paraId="18DEAC87" w14:textId="77777777" w:rsidR="005C5577" w:rsidRPr="00371BA9" w:rsidRDefault="005C5577" w:rsidP="00633DB6">
      <w:pPr>
        <w:spacing w:line="480" w:lineRule="auto"/>
        <w:jc w:val="both"/>
      </w:pPr>
    </w:p>
    <w:p w14:paraId="73253D67" w14:textId="1C5E0FA1" w:rsidR="00466CD0" w:rsidRPr="00371BA9" w:rsidRDefault="005C5577" w:rsidP="005C5577">
      <w:pPr>
        <w:spacing w:line="360" w:lineRule="auto"/>
        <w:jc w:val="both"/>
      </w:pPr>
      <w:r>
        <w:lastRenderedPageBreak/>
        <w:t>REGIONAL SETTING AND HYDROLOGY</w:t>
      </w:r>
    </w:p>
    <w:p w14:paraId="488FCBE7" w14:textId="2F53E34C" w:rsidR="00466CD0" w:rsidRPr="00371BA9" w:rsidRDefault="00633DB6" w:rsidP="00633DB6">
      <w:pPr>
        <w:spacing w:line="480" w:lineRule="auto"/>
        <w:jc w:val="both"/>
      </w:pPr>
      <w:r w:rsidRPr="00633DB6">
        <w:t>The study was run across seven catchments in coastal south-east Queensland, Australia (-25.82º to -28.23º</w:t>
      </w:r>
      <w:r>
        <w:t xml:space="preserve"> S, and 152.35º to 153.42ºE</w:t>
      </w:r>
      <w:r w:rsidRPr="006B027C">
        <w:t xml:space="preserve">, see </w:t>
      </w:r>
      <w:r w:rsidR="006B027C">
        <w:t>Fig 1</w:t>
      </w:r>
      <w:r>
        <w:t>)</w:t>
      </w:r>
      <w:r w:rsidRPr="00633DB6">
        <w:t>.</w:t>
      </w:r>
      <w:r w:rsidR="00466CD0" w:rsidRPr="00371BA9">
        <w:t xml:space="preserv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w:t>
      </w:r>
      <w:r w:rsidR="00831989">
        <w:t xml:space="preserve"> (Bureau of Meteorology 2009)</w:t>
      </w:r>
      <w:r w:rsidR="00466CD0" w:rsidRPr="00371BA9">
        <w:t>.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unpredictable, with high coefficients of variation in mean daily flow</w:t>
      </w:r>
      <w:r w:rsidR="00CF54B2">
        <w:t xml:space="preserve"> </w:t>
      </w:r>
      <w:r w:rsidR="00CF54B2">
        <w:fldChar w:fldCharType="begin" w:fldLock="1"/>
      </w:r>
      <w:r w:rsidR="00222CC5">
        <w:instrText>ADDIN CSL_CITATION { "citationItems" : [ { "id" : "ITEM-1", "itemData" : { "DOI" : "10.1016/j.jhydrol.2009.06.017", "ISSN" : "00221694", "author" : [ { "dropping-particle" : "", "family" : "Rustomji", "given" : "Paul", "non-dropping-particle" : "", "parse-names" : false, "suffix" : "" }, { "dropping-particle" : "", "family" : "Bennett", "given" : "Neil", "non-dropping-particle" : "", "parse-names" : false, "suffix" : "" }, { "dropping-particle" : "", "family" : "Chiew", "given" : "Francis", "non-dropping-particle" : "", "parse-names" : false, "suffix" : "" } ], "container-title" : "Journal of Hydrology", "id" : "ITEM-1", "issue" : "3-4", "issued" : { "date-parts" : [ [ "2009", "8" ] ] }, "page" : "196-208", "publisher" : "Elsevier B.V.", "title" : "Flood variability east of Australia\u2019s Great Dividing Range", "type" : "article-journal", "volume" : "374" }, "uris" : [ "http://www.mendeley.com/documents/?uuid=8fd5a407-0d9b-48c4-a948-bbf9965920a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Rustomji, Bennett &amp; Chiew 2009; Kennard &lt;i&gt;et al.&lt;/i&gt; 2010)", "plainTextFormattedCitation" : "(Rustomji, Bennett &amp; Chiew 2009; Kennard et al. 2010)", "previouslyFormattedCitation" : "(Rustomji, Bennett &amp; Chiew 2009; Kennard &lt;i&gt;et al.&lt;/i&gt; 2010)" }, "properties" : { "noteIndex" : 0 }, "schema" : "https://github.com/citation-style-language/schema/raw/master/csl-citation.json" }</w:instrText>
      </w:r>
      <w:r w:rsidR="00CF54B2">
        <w:fldChar w:fldCharType="separate"/>
      </w:r>
      <w:r w:rsidR="00CF54B2" w:rsidRPr="00CF54B2">
        <w:rPr>
          <w:noProof/>
        </w:rPr>
        <w:t xml:space="preserve">(Rustomji, Bennett &amp; Chiew 2009; Kennard </w:t>
      </w:r>
      <w:r w:rsidR="00CF54B2" w:rsidRPr="00CF54B2">
        <w:rPr>
          <w:i/>
          <w:noProof/>
        </w:rPr>
        <w:t>et al.</w:t>
      </w:r>
      <w:r w:rsidR="00CF54B2" w:rsidRPr="00CF54B2">
        <w:rPr>
          <w:noProof/>
        </w:rPr>
        <w:t xml:space="preserve"> 2010)</w:t>
      </w:r>
      <w:r w:rsidR="00CF54B2">
        <w:fldChar w:fldCharType="end"/>
      </w:r>
      <w:r w:rsidR="00466CD0" w:rsidRPr="00371BA9">
        <w:t>. This said, substantial hydrological variability is represented across coastal south-east Queensland. Four of the twelve hydrological classes identified on the Australian continent by Kennard et al. (2010) are present in the area: perennial, stable baseflow; perennial, unpredictable baseflow; intermittent, unpredictable; and highly intermittent, unpredictable summer dominated.</w:t>
      </w:r>
    </w:p>
    <w:p w14:paraId="6F08A27A" w14:textId="318D6B92" w:rsidR="005C5577" w:rsidRDefault="00466CD0" w:rsidP="00633DB6">
      <w:pPr>
        <w:spacing w:line="480" w:lineRule="auto"/>
        <w:jc w:val="both"/>
      </w:pPr>
      <w:r w:rsidRPr="00371BA9">
        <w:t xml:space="preserve">River flow regimes throughout the study region are modified by dams, weirs, intra- and inter-basin water transfer, and unsupplemented water extraction. The majority of the dams were constructed by </w:t>
      </w:r>
      <w:r w:rsidR="00633DB6">
        <w:t>the mid-</w:t>
      </w:r>
      <w:r w:rsidRPr="00371BA9">
        <w:t xml:space="preserve">1970s and have a maximum capacity of less than 50,000 ML. Two substantially larger dams (Wivenhoe Dam – 1,150,000 ML and Hinz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discharge data and found that flow modification by structures and diversions in south-east Queensland is diverse and system specific. Reduced flow variability is prevalent, and while increased perenniality in drier systems and altered low spell duration are also common, few other </w:t>
      </w:r>
      <w:r w:rsidRPr="00371BA9">
        <w:lastRenderedPageBreak/>
        <w:t xml:space="preserve">generalisations can be made about the effects of regulation on streamflows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73722318" w14:textId="431E4D21" w:rsidR="005C5577" w:rsidRDefault="000A56B9" w:rsidP="005C5577">
      <w:pPr>
        <w:keepNext/>
        <w:spacing w:line="480" w:lineRule="auto"/>
        <w:jc w:val="both"/>
      </w:pPr>
      <w:r>
        <w:rPr>
          <w:noProof/>
          <w:lang w:eastAsia="en-AU"/>
        </w:rPr>
        <w:drawing>
          <wp:inline distT="0" distB="0" distL="0" distR="0" wp14:anchorId="7C81CD4A" wp14:editId="701BCEA0">
            <wp:extent cx="4111556" cy="5896534"/>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png"/>
                    <pic:cNvPicPr/>
                  </pic:nvPicPr>
                  <pic:blipFill>
                    <a:blip r:embed="rId6">
                      <a:extLst>
                        <a:ext uri="{28A0092B-C50C-407E-A947-70E740481C1C}">
                          <a14:useLocalDpi xmlns:a14="http://schemas.microsoft.com/office/drawing/2010/main" val="0"/>
                        </a:ext>
                      </a:extLst>
                    </a:blip>
                    <a:stretch>
                      <a:fillRect/>
                    </a:stretch>
                  </pic:blipFill>
                  <pic:spPr>
                    <a:xfrm>
                      <a:off x="0" y="0"/>
                      <a:ext cx="4123151" cy="5913162"/>
                    </a:xfrm>
                    <a:prstGeom prst="rect">
                      <a:avLst/>
                    </a:prstGeom>
                  </pic:spPr>
                </pic:pic>
              </a:graphicData>
            </a:graphic>
          </wp:inline>
        </w:drawing>
      </w:r>
    </w:p>
    <w:p w14:paraId="1D091B7F" w14:textId="3D6B1772" w:rsidR="005C5577" w:rsidRDefault="005C5577" w:rsidP="005C5577">
      <w:pPr>
        <w:pStyle w:val="Caption"/>
        <w:jc w:val="both"/>
      </w:pPr>
      <w:r>
        <w:t xml:space="preserve">Figure </w:t>
      </w:r>
      <w:r>
        <w:fldChar w:fldCharType="begin"/>
      </w:r>
      <w:r>
        <w:instrText xml:space="preserve"> SEQ Figure \* ARABIC </w:instrText>
      </w:r>
      <w:r>
        <w:fldChar w:fldCharType="separate"/>
      </w:r>
      <w:r>
        <w:rPr>
          <w:noProof/>
        </w:rPr>
        <w:t>1</w:t>
      </w:r>
      <w:r>
        <w:fldChar w:fldCharType="end"/>
      </w:r>
      <w:r w:rsidR="007E4EA2">
        <w:t xml:space="preserve">. Study catchments and locations of </w:t>
      </w:r>
      <w:r>
        <w:t>field sites in south-eastern Queensland.</w:t>
      </w:r>
    </w:p>
    <w:p w14:paraId="1964802E" w14:textId="77777777" w:rsidR="005C5577" w:rsidRDefault="005C5577" w:rsidP="00633DB6">
      <w:pPr>
        <w:spacing w:line="480" w:lineRule="auto"/>
        <w:jc w:val="both"/>
      </w:pPr>
    </w:p>
    <w:p w14:paraId="3F962AC5" w14:textId="77777777" w:rsidR="005C5577" w:rsidRDefault="005C5577" w:rsidP="00633DB6">
      <w:pPr>
        <w:spacing w:line="480" w:lineRule="auto"/>
        <w:jc w:val="both"/>
      </w:pPr>
    </w:p>
    <w:p w14:paraId="7EF39B08" w14:textId="77777777" w:rsidR="005C5577" w:rsidRDefault="005C5577" w:rsidP="00633DB6">
      <w:pPr>
        <w:spacing w:line="480" w:lineRule="auto"/>
        <w:jc w:val="both"/>
      </w:pPr>
    </w:p>
    <w:p w14:paraId="628F8F72" w14:textId="77777777" w:rsidR="005C5577" w:rsidRDefault="005C5577" w:rsidP="00633DB6">
      <w:pPr>
        <w:spacing w:line="480" w:lineRule="auto"/>
        <w:jc w:val="both"/>
      </w:pPr>
    </w:p>
    <w:p w14:paraId="5DE415AA" w14:textId="121FF50D" w:rsidR="005C5577" w:rsidRDefault="005C5577" w:rsidP="00633DB6">
      <w:pPr>
        <w:spacing w:line="480" w:lineRule="auto"/>
        <w:jc w:val="both"/>
      </w:pPr>
      <w:r>
        <w:lastRenderedPageBreak/>
        <w:t>METHODS</w:t>
      </w:r>
    </w:p>
    <w:p w14:paraId="6291D6D5" w14:textId="394E0959" w:rsidR="005C5577" w:rsidRPr="00371BA9" w:rsidRDefault="005C5577" w:rsidP="00633DB6">
      <w:pPr>
        <w:spacing w:line="480" w:lineRule="auto"/>
        <w:jc w:val="both"/>
      </w:pPr>
      <w:r w:rsidRPr="00371BA9">
        <w:t xml:space="preserve">The current study is an extension of a previous larger study </w:t>
      </w:r>
      <w:r w:rsidRPr="00371BA9">
        <w:fldChar w:fldCharType="begin" w:fldLock="1"/>
      </w:r>
      <w:r>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Pr="00F17233">
        <w:rPr>
          <w:noProof/>
        </w:rPr>
        <w:t xml:space="preserve">(Arthington </w:t>
      </w:r>
      <w:r w:rsidRPr="00F17233">
        <w:rPr>
          <w:i/>
          <w:noProof/>
        </w:rPr>
        <w:t>et al.</w:t>
      </w:r>
      <w:r w:rsidRPr="00F17233">
        <w:rPr>
          <w:noProof/>
        </w:rPr>
        <w:t xml:space="preserve"> 2012)</w:t>
      </w:r>
      <w:r w:rsidRPr="00371BA9">
        <w:fldChar w:fldCharType="end"/>
      </w:r>
      <w:r>
        <w:t>; t</w:t>
      </w:r>
      <w:r w:rsidRPr="00371BA9">
        <w:t xml:space="preserve">he report describing the original study provides extensive detail not included here. Except where specified, all statistical analyses were performed using the R statistical programming environment </w:t>
      </w:r>
      <w:r w:rsidRPr="00371BA9">
        <w:fldChar w:fldCharType="begin" w:fldLock="1"/>
      </w:r>
      <w:r>
        <w:instrText>ADDIN CSL_CITATION { "citationItems" : [ { "id" : "ITEM-1", "itemData" : { "author" : [ { "dropping-particle" : "", "family" : "R Core Team", "given" : "", "non-dropping-particle" : "", "parse-names" : false, "suffix" : "" } ], "id" : "ITEM-1", "issued" : { "date-parts" : [ [ "2015" ] ] }, "publisher-place" : "Vienna, Austria", "title" : "R: A Language and Environment for Statistical Computing", "type" : "article" }, "uris" : [ "http://www.mendeley.com/documents/?uuid=900b1f1c-da19-4dbb-be96-156b5522fc98" ] } ], "mendeley" : { "formattedCitation" : "(R Core Team 2015)", "plainTextFormattedCitation" : "(R Core Team 2015)", "previouslyFormattedCitation" : "(R Core Team 2015)" }, "properties" : { "noteIndex" : 0 }, "schema" : "https://github.com/citation-style-language/schema/raw/master/csl-citation.json" }</w:instrText>
      </w:r>
      <w:r w:rsidRPr="00371BA9">
        <w:fldChar w:fldCharType="separate"/>
      </w:r>
      <w:r w:rsidRPr="00633DB6">
        <w:rPr>
          <w:noProof/>
        </w:rPr>
        <w:t>(R Core Team 2015)</w:t>
      </w:r>
      <w:r w:rsidRPr="00371BA9">
        <w:fldChar w:fldCharType="end"/>
      </w:r>
      <w:r>
        <w:t>, and statistical significance was thresholded at alpha = 0.05.</w:t>
      </w:r>
    </w:p>
    <w:p w14:paraId="1C6A7293" w14:textId="77777777" w:rsidR="00466CD0" w:rsidRPr="00371BA9" w:rsidRDefault="00466CD0" w:rsidP="00633DB6">
      <w:pPr>
        <w:spacing w:line="480" w:lineRule="auto"/>
        <w:jc w:val="both"/>
      </w:pPr>
      <w:r w:rsidRPr="00371BA9">
        <w:rPr>
          <w:i/>
        </w:rPr>
        <w:t>Site selection and vegetation sampling</w:t>
      </w:r>
    </w:p>
    <w:p w14:paraId="3ABA3D15" w14:textId="00A748F5" w:rsidR="00466CD0" w:rsidRPr="00371BA9" w:rsidRDefault="00466CD0" w:rsidP="00633DB6">
      <w:pPr>
        <w:spacing w:line="48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00633DB6">
        <w:t>, but separated by at least 2 km</w:t>
      </w:r>
      <w:r w:rsidRPr="00371BA9">
        <w:t xml:space="preserv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633DB6">
      <w:pPr>
        <w:spacing w:line="48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macrochannel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633DB6">
      <w:pPr>
        <w:spacing w:line="480" w:lineRule="auto"/>
        <w:jc w:val="both"/>
        <w:rPr>
          <w:i/>
        </w:rPr>
      </w:pPr>
      <w:r w:rsidRPr="00371BA9">
        <w:rPr>
          <w:i/>
        </w:rPr>
        <w:t>Describing stream hydrology and quantifying flow regulation</w:t>
      </w:r>
    </w:p>
    <w:p w14:paraId="035BED7E" w14:textId="38C37EA7" w:rsidR="00466CD0" w:rsidRPr="00371BA9" w:rsidRDefault="00466CD0" w:rsidP="00633DB6">
      <w:pPr>
        <w:spacing w:line="480" w:lineRule="auto"/>
        <w:jc w:val="both"/>
        <w:rPr>
          <w:color w:val="92D050"/>
        </w:rPr>
      </w:pPr>
      <w:r w:rsidRPr="00371BA9">
        <w:lastRenderedPageBreak/>
        <w:t>Daily discharge data for each reach were obtained from Queensland</w:t>
      </w:r>
      <w:r w:rsidR="00103EC7">
        <w:t xml:space="preserve"> Government Department of Natural Resources and Mines</w:t>
      </w:r>
      <w:r w:rsidR="00020CEF">
        <w:t xml:space="preserve"> (DNRM)</w:t>
      </w:r>
      <w:r w:rsidR="00103EC7">
        <w:t xml:space="preserve"> Water Monitoring Data Portal</w:t>
      </w:r>
      <w:r w:rsidRPr="00371BA9">
        <w:t xml:space="preserve"> (</w:t>
      </w:r>
      <w:r w:rsidR="00DA29B4" w:rsidRPr="00DA29B4">
        <w:t>https://www.dnrm.qld.gov.au/water/water-monitoring-and-data/portal</w:t>
      </w:r>
      <w:r w:rsidRPr="00371BA9">
        <w:t>). Thirty five year time series spanning 1975 – 2009 were obtained where possible. Missing da</w:t>
      </w:r>
      <w:r w:rsidR="00103EC7">
        <w:t>ta were infilled using the Time</w:t>
      </w:r>
      <w:r w:rsidRPr="00371BA9">
        <w:t xml:space="preserve">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Moogerah Dam. The record for this site was truncated to exclude the periods where data was missing. The shortest remaining period (34 days) was infilled by linear interpolation. Flow data for one site (Obi Obi Creek at Kidaman) was obtained from Water Quality Accounting (Queensland </w:t>
      </w:r>
      <w:r w:rsidR="00020CEF">
        <w:t>DNRM</w:t>
      </w:r>
      <w:r w:rsidRPr="00371BA9">
        <w:t>) as modelled gauge data derived from a calibration model for the Mary River catchment.</w:t>
      </w:r>
    </w:p>
    <w:p w14:paraId="78B2ADA6" w14:textId="3E9C324C" w:rsidR="00466CD0" w:rsidRPr="00371BA9" w:rsidRDefault="00466CD0" w:rsidP="00633DB6">
      <w:pPr>
        <w:spacing w:line="480" w:lineRule="auto"/>
        <w:jc w:val="both"/>
        <w:rPr>
          <w:color w:val="FF0000"/>
        </w:rPr>
      </w:pPr>
      <w:r w:rsidRPr="00371BA9">
        <w:t xml:space="preserve">River Analysis Package was used to generate a set of 18 ecologically relevant hydrological metrics for each site, describing mean and interannual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633DB6">
      <w:pPr>
        <w:spacing w:line="480" w:lineRule="auto"/>
        <w:jc w:val="both"/>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 xml:space="preserve">(Simons, Podger &amp; Cooke </w:t>
      </w:r>
      <w:r w:rsidR="00F17233" w:rsidRPr="00F17233">
        <w:rPr>
          <w:noProof/>
        </w:rPr>
        <w:lastRenderedPageBreak/>
        <w:t>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633DB6">
      <w:pPr>
        <w:pStyle w:val="Caption"/>
        <w:keepNext/>
        <w:spacing w:line="480" w:lineRule="auto"/>
        <w:jc w:val="both"/>
        <w:rPr>
          <w:color w:val="auto"/>
          <w:sz w:val="22"/>
          <w:szCs w:val="22"/>
        </w:rPr>
      </w:pPr>
      <w:r w:rsidRPr="00371BA9">
        <w:rPr>
          <w:color w:val="auto"/>
          <w:sz w:val="22"/>
          <w:szCs w:val="22"/>
        </w:rPr>
        <w:t>Table 1. Hydrological variables used as metrics of fluvially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633DB6">
            <w:pPr>
              <w:spacing w:line="480"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633DB6">
            <w:pPr>
              <w:spacing w:line="480"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633DB6">
            <w:pPr>
              <w:spacing w:line="480" w:lineRule="auto"/>
              <w:rPr>
                <w:b/>
              </w:rPr>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633DB6">
            <w:pPr>
              <w:spacing w:line="480" w:lineRule="auto"/>
              <w:rPr>
                <w:b/>
              </w:rPr>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633DB6">
            <w:pPr>
              <w:spacing w:line="480" w:lineRule="auto"/>
              <w:rPr>
                <w:i/>
              </w:rPr>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633DB6">
            <w:pPr>
              <w:spacing w:line="480" w:lineRule="auto"/>
            </w:pPr>
            <w:r w:rsidRPr="00371BA9">
              <w:t>Mean magnitude of high spells*</w:t>
            </w:r>
          </w:p>
          <w:p w14:paraId="2E732F1C" w14:textId="77777777" w:rsidR="00466CD0" w:rsidRPr="00371BA9" w:rsidRDefault="00466CD0" w:rsidP="00633DB6">
            <w:pPr>
              <w:spacing w:line="480"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633DB6">
            <w:pPr>
              <w:spacing w:line="480" w:lineRule="auto"/>
            </w:pPr>
            <w:r w:rsidRPr="00371BA9">
              <w:t>HSPeak</w:t>
            </w:r>
          </w:p>
          <w:p w14:paraId="095D9C75" w14:textId="77777777" w:rsidR="00466CD0" w:rsidRPr="00371BA9" w:rsidRDefault="00466CD0" w:rsidP="00633DB6">
            <w:pPr>
              <w:spacing w:line="480" w:lineRule="auto"/>
            </w:pPr>
          </w:p>
          <w:p w14:paraId="6747EEB9" w14:textId="77777777" w:rsidR="00466CD0" w:rsidRPr="00371BA9" w:rsidRDefault="00466CD0" w:rsidP="00633DB6">
            <w:pPr>
              <w:spacing w:line="480" w:lineRule="auto"/>
            </w:pPr>
            <w:r w:rsidRPr="00371BA9">
              <w:t>LSPeak</w:t>
            </w:r>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633DB6">
            <w:pPr>
              <w:spacing w:line="480" w:lineRule="auto"/>
            </w:pPr>
            <w:r w:rsidRPr="00371BA9">
              <w:t>dimensionless</w:t>
            </w:r>
          </w:p>
          <w:p w14:paraId="43943A1C" w14:textId="77777777" w:rsidR="00466CD0" w:rsidRPr="00371BA9" w:rsidRDefault="00466CD0" w:rsidP="00633DB6">
            <w:pPr>
              <w:spacing w:line="480" w:lineRule="auto"/>
            </w:pPr>
          </w:p>
          <w:p w14:paraId="28860DC1"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633DB6">
            <w:pPr>
              <w:spacing w:line="480"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14:paraId="24C0C513" w14:textId="0F83C313" w:rsidR="006002E7" w:rsidRDefault="00466CD0" w:rsidP="00633DB6">
            <w:pPr>
              <w:spacing w:line="480"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HSPeak and LSPeak describes the mean magnitude of highest and lowest flows during high and low spells </w:t>
            </w:r>
            <w:r w:rsidRPr="00371BA9">
              <w:lastRenderedPageBreak/>
              <w:t>throu</w:t>
            </w:r>
            <w:r w:rsidR="006002E7">
              <w:t xml:space="preserve">ghout the record, respectively. </w:t>
            </w:r>
            <w:r w:rsidRPr="00371BA9">
              <w:t>MDFAnnHSNum and MDFAnnLSNum describe the mean annual frequency of high and low spells. HSMeanDur and LSMeanDur describe how long flow event</w:t>
            </w:r>
            <w:r w:rsidR="006002E7">
              <w:t>s</w:t>
            </w:r>
            <w:r w:rsidRPr="00371BA9">
              <w:t xml:space="preserve"> last.</w:t>
            </w:r>
            <w:r w:rsidR="006002E7">
              <w:t xml:space="preserve"> </w:t>
            </w:r>
          </w:p>
          <w:p w14:paraId="39CA66D3" w14:textId="12552DCA" w:rsidR="00466CD0" w:rsidRPr="00371BA9" w:rsidRDefault="00466CD0" w:rsidP="00633DB6">
            <w:pPr>
              <w:spacing w:line="480" w:lineRule="auto"/>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633DB6">
            <w:pPr>
              <w:spacing w:line="480" w:lineRule="auto"/>
            </w:pPr>
            <w:r w:rsidRPr="00371BA9">
              <w:t>CV of all years’ mean high spell magnitude</w:t>
            </w:r>
          </w:p>
          <w:p w14:paraId="176F7514" w14:textId="77777777" w:rsidR="00466CD0" w:rsidRPr="00371BA9" w:rsidRDefault="00466CD0" w:rsidP="00633DB6">
            <w:pPr>
              <w:spacing w:line="480" w:lineRule="auto"/>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633DB6">
            <w:pPr>
              <w:spacing w:line="480" w:lineRule="auto"/>
            </w:pPr>
            <w:r w:rsidRPr="00371BA9">
              <w:t>CVAnnHSPeak</w:t>
            </w:r>
          </w:p>
          <w:p w14:paraId="404C44C3" w14:textId="77777777" w:rsidR="00466CD0" w:rsidRPr="00371BA9" w:rsidRDefault="00466CD0" w:rsidP="00633DB6">
            <w:pPr>
              <w:spacing w:line="480" w:lineRule="auto"/>
            </w:pPr>
          </w:p>
          <w:p w14:paraId="48F6D01F" w14:textId="77777777" w:rsidR="00466CD0" w:rsidRPr="00371BA9" w:rsidRDefault="00466CD0" w:rsidP="00633DB6">
            <w:pPr>
              <w:spacing w:line="480" w:lineRule="auto"/>
            </w:pPr>
            <w:r w:rsidRPr="00371BA9">
              <w:t>CVAnnLSPeak</w:t>
            </w:r>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633DB6">
            <w:pPr>
              <w:spacing w:line="480" w:lineRule="auto"/>
            </w:pPr>
            <w:r w:rsidRPr="00371BA9">
              <w:t>dimensionless</w:t>
            </w:r>
          </w:p>
          <w:p w14:paraId="38BF1FB7" w14:textId="77777777" w:rsidR="00466CD0" w:rsidRPr="00371BA9" w:rsidRDefault="00466CD0" w:rsidP="00633DB6">
            <w:pPr>
              <w:spacing w:line="480" w:lineRule="auto"/>
            </w:pPr>
          </w:p>
          <w:p w14:paraId="1730868D" w14:textId="77777777" w:rsidR="00466CD0" w:rsidRPr="00371BA9" w:rsidRDefault="00466CD0" w:rsidP="00633DB6">
            <w:pPr>
              <w:spacing w:line="480" w:lineRule="auto"/>
            </w:pPr>
            <w:r w:rsidRPr="00371BA9">
              <w:t>dimensionless</w:t>
            </w:r>
          </w:p>
          <w:p w14:paraId="3BA6853F" w14:textId="77777777" w:rsidR="00466CD0" w:rsidRPr="00371BA9" w:rsidRDefault="00466CD0" w:rsidP="00633DB6">
            <w:pPr>
              <w:spacing w:line="480" w:lineRule="auto"/>
            </w:pPr>
          </w:p>
        </w:tc>
        <w:tc>
          <w:tcPr>
            <w:tcW w:w="3351" w:type="dxa"/>
            <w:vMerge/>
            <w:tcBorders>
              <w:left w:val="single" w:sz="4" w:space="0" w:color="auto"/>
            </w:tcBorders>
          </w:tcPr>
          <w:p w14:paraId="7E529A4C" w14:textId="77777777" w:rsidR="00466CD0" w:rsidRPr="00371BA9" w:rsidRDefault="00466CD0" w:rsidP="00633DB6">
            <w:pPr>
              <w:spacing w:line="480" w:lineRule="auto"/>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633DB6">
            <w:pPr>
              <w:spacing w:line="480" w:lineRule="auto"/>
            </w:pPr>
            <w:r w:rsidRPr="00371BA9">
              <w:t>Mean of all years’ number of high spells</w:t>
            </w:r>
          </w:p>
          <w:p w14:paraId="2B1A8241" w14:textId="77777777" w:rsidR="00466CD0" w:rsidRPr="00371BA9" w:rsidRDefault="00466CD0" w:rsidP="00633DB6">
            <w:pPr>
              <w:spacing w:line="480" w:lineRule="auto"/>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633DB6">
            <w:pPr>
              <w:spacing w:line="480" w:lineRule="auto"/>
            </w:pPr>
            <w:r w:rsidRPr="00371BA9">
              <w:t>MDFAnnHSNum</w:t>
            </w:r>
          </w:p>
          <w:p w14:paraId="3054112E" w14:textId="77777777" w:rsidR="00466CD0" w:rsidRPr="00371BA9" w:rsidRDefault="00466CD0" w:rsidP="00633DB6">
            <w:pPr>
              <w:spacing w:line="480" w:lineRule="auto"/>
            </w:pPr>
          </w:p>
          <w:p w14:paraId="2423F1D9" w14:textId="77777777" w:rsidR="00466CD0" w:rsidRPr="00371BA9" w:rsidRDefault="00466CD0" w:rsidP="00633DB6">
            <w:pPr>
              <w:spacing w:line="480" w:lineRule="auto"/>
            </w:pPr>
            <w:r w:rsidRPr="00371BA9">
              <w:t>MDFAnnLSNum</w:t>
            </w:r>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633DB6">
            <w:pPr>
              <w:spacing w:line="480" w:lineRule="auto"/>
              <w:rPr>
                <w:vertAlign w:val="superscript"/>
              </w:rPr>
            </w:pPr>
            <w:r w:rsidRPr="00371BA9">
              <w:t>year</w:t>
            </w:r>
            <w:r w:rsidRPr="00371BA9">
              <w:rPr>
                <w:vertAlign w:val="superscript"/>
              </w:rPr>
              <w:t>-1</w:t>
            </w:r>
          </w:p>
          <w:p w14:paraId="693D5665" w14:textId="77777777" w:rsidR="00466CD0" w:rsidRPr="00371BA9" w:rsidRDefault="00466CD0" w:rsidP="00633DB6">
            <w:pPr>
              <w:spacing w:line="480" w:lineRule="auto"/>
              <w:rPr>
                <w:vertAlign w:val="superscript"/>
              </w:rPr>
            </w:pPr>
          </w:p>
          <w:p w14:paraId="71284E62" w14:textId="77777777" w:rsidR="00466CD0" w:rsidRPr="00371BA9" w:rsidRDefault="00466CD0" w:rsidP="00633DB6">
            <w:pPr>
              <w:spacing w:line="480" w:lineRule="auto"/>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633DB6">
            <w:pPr>
              <w:spacing w:line="480" w:lineRule="auto"/>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633DB6">
            <w:pPr>
              <w:spacing w:line="480" w:lineRule="auto"/>
            </w:pPr>
            <w:r w:rsidRPr="00371BA9">
              <w:t>CV of all years’ number of high spells</w:t>
            </w:r>
          </w:p>
          <w:p w14:paraId="517E2A67" w14:textId="77777777" w:rsidR="00466CD0" w:rsidRPr="00371BA9" w:rsidRDefault="00466CD0" w:rsidP="00633DB6">
            <w:pPr>
              <w:spacing w:line="480" w:lineRule="auto"/>
            </w:pPr>
            <w:r w:rsidRPr="00371BA9">
              <w:lastRenderedPageBreak/>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633DB6">
            <w:pPr>
              <w:spacing w:line="480" w:lineRule="auto"/>
            </w:pPr>
            <w:r w:rsidRPr="00371BA9">
              <w:lastRenderedPageBreak/>
              <w:t>CVAnnHSNum</w:t>
            </w:r>
          </w:p>
          <w:p w14:paraId="201316D5" w14:textId="77777777" w:rsidR="00466CD0" w:rsidRPr="00371BA9" w:rsidRDefault="00466CD0" w:rsidP="00633DB6">
            <w:pPr>
              <w:spacing w:line="480" w:lineRule="auto"/>
            </w:pPr>
          </w:p>
          <w:p w14:paraId="175FAE8A" w14:textId="77777777" w:rsidR="00466CD0" w:rsidRPr="00371BA9" w:rsidRDefault="00466CD0" w:rsidP="00633DB6">
            <w:pPr>
              <w:spacing w:line="480" w:lineRule="auto"/>
            </w:pPr>
            <w:r w:rsidRPr="00371BA9">
              <w:t>CVAnnLSNum</w:t>
            </w:r>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633DB6">
            <w:pPr>
              <w:spacing w:line="480" w:lineRule="auto"/>
            </w:pPr>
            <w:r w:rsidRPr="00371BA9">
              <w:t>dimensionless</w:t>
            </w:r>
          </w:p>
          <w:p w14:paraId="3E030205" w14:textId="77777777" w:rsidR="00466CD0" w:rsidRPr="00371BA9" w:rsidRDefault="00466CD0" w:rsidP="00633DB6">
            <w:pPr>
              <w:spacing w:line="480" w:lineRule="auto"/>
            </w:pPr>
          </w:p>
          <w:p w14:paraId="147153BC" w14:textId="77777777" w:rsidR="00466CD0" w:rsidRPr="00371BA9" w:rsidRDefault="00466CD0" w:rsidP="00633DB6">
            <w:pPr>
              <w:spacing w:line="480" w:lineRule="auto"/>
            </w:pPr>
            <w:r w:rsidRPr="00371BA9">
              <w:t>dimensionless</w:t>
            </w:r>
          </w:p>
        </w:tc>
        <w:tc>
          <w:tcPr>
            <w:tcW w:w="3351" w:type="dxa"/>
            <w:vMerge/>
            <w:tcBorders>
              <w:left w:val="single" w:sz="4" w:space="0" w:color="auto"/>
            </w:tcBorders>
          </w:tcPr>
          <w:p w14:paraId="5AA60593" w14:textId="77777777" w:rsidR="00466CD0" w:rsidRPr="00371BA9" w:rsidRDefault="00466CD0" w:rsidP="00633DB6">
            <w:pPr>
              <w:spacing w:line="480" w:lineRule="auto"/>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633DB6">
            <w:pPr>
              <w:spacing w:line="480" w:lineRule="auto"/>
            </w:pPr>
            <w:r w:rsidRPr="00371BA9">
              <w:lastRenderedPageBreak/>
              <w:t>High spell mean duration</w:t>
            </w:r>
          </w:p>
          <w:p w14:paraId="79230A38" w14:textId="77777777" w:rsidR="00466CD0" w:rsidRPr="00371BA9" w:rsidRDefault="00466CD0" w:rsidP="00633DB6">
            <w:pPr>
              <w:spacing w:line="480" w:lineRule="auto"/>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633DB6">
            <w:pPr>
              <w:spacing w:line="480" w:lineRule="auto"/>
            </w:pPr>
            <w:r w:rsidRPr="00371BA9">
              <w:t>HSMeanDur</w:t>
            </w:r>
          </w:p>
          <w:p w14:paraId="103973E2" w14:textId="77777777" w:rsidR="00466CD0" w:rsidRPr="00371BA9" w:rsidRDefault="00466CD0" w:rsidP="00633DB6">
            <w:pPr>
              <w:spacing w:line="480" w:lineRule="auto"/>
            </w:pPr>
          </w:p>
          <w:p w14:paraId="071F6EFC" w14:textId="77777777" w:rsidR="00466CD0" w:rsidRPr="00371BA9" w:rsidRDefault="00466CD0" w:rsidP="00633DB6">
            <w:pPr>
              <w:spacing w:line="480" w:lineRule="auto"/>
            </w:pPr>
            <w:r w:rsidRPr="00371BA9">
              <w:t>LSMeanDur</w:t>
            </w:r>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633DB6">
            <w:pPr>
              <w:spacing w:line="480" w:lineRule="auto"/>
            </w:pPr>
            <w:r w:rsidRPr="00371BA9">
              <w:t>days</w:t>
            </w:r>
          </w:p>
          <w:p w14:paraId="58800A62" w14:textId="77777777" w:rsidR="00466CD0" w:rsidRPr="00371BA9" w:rsidRDefault="00466CD0" w:rsidP="00633DB6">
            <w:pPr>
              <w:spacing w:line="480" w:lineRule="auto"/>
            </w:pPr>
          </w:p>
          <w:p w14:paraId="431B431E" w14:textId="77777777" w:rsidR="00466CD0" w:rsidRPr="00371BA9" w:rsidRDefault="00466CD0" w:rsidP="00633DB6">
            <w:pPr>
              <w:spacing w:line="480" w:lineRule="auto"/>
            </w:pPr>
            <w:r w:rsidRPr="00371BA9">
              <w:t>days</w:t>
            </w:r>
          </w:p>
        </w:tc>
        <w:tc>
          <w:tcPr>
            <w:tcW w:w="3351" w:type="dxa"/>
            <w:vMerge/>
            <w:tcBorders>
              <w:left w:val="single" w:sz="4" w:space="0" w:color="auto"/>
            </w:tcBorders>
          </w:tcPr>
          <w:p w14:paraId="07EAB6DC" w14:textId="77777777" w:rsidR="00466CD0" w:rsidRPr="00371BA9" w:rsidRDefault="00466CD0" w:rsidP="00633DB6">
            <w:pPr>
              <w:spacing w:line="480" w:lineRule="auto"/>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633DB6">
            <w:pPr>
              <w:spacing w:line="480" w:lineRule="auto"/>
            </w:pPr>
            <w:r w:rsidRPr="00371BA9">
              <w:t>CV of all years’ high spell mean duration</w:t>
            </w:r>
          </w:p>
          <w:p w14:paraId="4527158E" w14:textId="77777777" w:rsidR="00466CD0" w:rsidRPr="00371BA9" w:rsidRDefault="00466CD0" w:rsidP="00633DB6">
            <w:pPr>
              <w:spacing w:line="480"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633DB6">
            <w:pPr>
              <w:spacing w:line="480" w:lineRule="auto"/>
            </w:pPr>
            <w:r w:rsidRPr="00371BA9">
              <w:t>HSMeanDur</w:t>
            </w:r>
          </w:p>
          <w:p w14:paraId="58184717" w14:textId="77777777" w:rsidR="00466CD0" w:rsidRPr="00371BA9" w:rsidRDefault="00466CD0" w:rsidP="00633DB6">
            <w:pPr>
              <w:spacing w:line="480" w:lineRule="auto"/>
            </w:pPr>
          </w:p>
          <w:p w14:paraId="366C1060" w14:textId="77777777" w:rsidR="00466CD0" w:rsidRPr="00371BA9" w:rsidRDefault="00466CD0" w:rsidP="00633DB6">
            <w:pPr>
              <w:spacing w:line="480" w:lineRule="auto"/>
            </w:pPr>
            <w:r w:rsidRPr="00371BA9">
              <w:t>LSMeanDur</w:t>
            </w:r>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633DB6">
            <w:pPr>
              <w:spacing w:line="480" w:lineRule="auto"/>
            </w:pPr>
            <w:r w:rsidRPr="00371BA9">
              <w:t>dimensionless</w:t>
            </w:r>
          </w:p>
          <w:p w14:paraId="73190914" w14:textId="77777777" w:rsidR="00466CD0" w:rsidRPr="00371BA9" w:rsidRDefault="00466CD0" w:rsidP="00633DB6">
            <w:pPr>
              <w:spacing w:line="480" w:lineRule="auto"/>
            </w:pPr>
          </w:p>
          <w:p w14:paraId="227E3D21"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633DB6">
            <w:pPr>
              <w:spacing w:line="480" w:lineRule="auto"/>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633DB6">
            <w:pPr>
              <w:spacing w:line="480" w:lineRule="auto"/>
              <w:rPr>
                <w:i/>
              </w:rPr>
            </w:pPr>
            <w:r w:rsidRPr="00371BA9">
              <w:rPr>
                <w:i/>
              </w:rPr>
              <w:t>Baseflow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633DB6">
            <w:pPr>
              <w:spacing w:line="480" w:lineRule="auto"/>
            </w:pPr>
            <w:r w:rsidRPr="00371BA9">
              <w:t>Baseflow index</w:t>
            </w:r>
          </w:p>
          <w:p w14:paraId="7E95EBBB" w14:textId="77777777" w:rsidR="00466CD0" w:rsidRPr="00371BA9" w:rsidRDefault="00466CD0" w:rsidP="00633DB6">
            <w:pPr>
              <w:spacing w:line="480" w:lineRule="auto"/>
            </w:pPr>
            <w:r w:rsidRPr="00371BA9">
              <w:t>CV of all year’s baseflow index</w:t>
            </w:r>
          </w:p>
        </w:tc>
        <w:tc>
          <w:tcPr>
            <w:tcW w:w="1902" w:type="dxa"/>
            <w:tcBorders>
              <w:top w:val="nil"/>
              <w:left w:val="single" w:sz="4" w:space="0" w:color="auto"/>
              <w:right w:val="single" w:sz="4" w:space="0" w:color="auto"/>
            </w:tcBorders>
          </w:tcPr>
          <w:p w14:paraId="588160F0" w14:textId="77777777" w:rsidR="00466CD0" w:rsidRPr="00371BA9" w:rsidRDefault="00466CD0" w:rsidP="00633DB6">
            <w:pPr>
              <w:spacing w:line="480" w:lineRule="auto"/>
            </w:pPr>
            <w:r w:rsidRPr="00371BA9">
              <w:t>BFI</w:t>
            </w:r>
          </w:p>
          <w:p w14:paraId="7670C8B3" w14:textId="77777777" w:rsidR="00466CD0" w:rsidRPr="00371BA9" w:rsidRDefault="00466CD0" w:rsidP="00633DB6">
            <w:pPr>
              <w:spacing w:line="480" w:lineRule="auto"/>
            </w:pPr>
            <w:r w:rsidRPr="00371BA9">
              <w:t>CVAnnBFI</w:t>
            </w:r>
          </w:p>
        </w:tc>
        <w:tc>
          <w:tcPr>
            <w:tcW w:w="1559" w:type="dxa"/>
            <w:tcBorders>
              <w:top w:val="nil"/>
              <w:left w:val="single" w:sz="4" w:space="0" w:color="auto"/>
              <w:right w:val="single" w:sz="4" w:space="0" w:color="auto"/>
            </w:tcBorders>
          </w:tcPr>
          <w:p w14:paraId="5FD08259" w14:textId="77777777" w:rsidR="00466CD0" w:rsidRPr="00371BA9" w:rsidRDefault="00466CD0" w:rsidP="00633DB6">
            <w:pPr>
              <w:spacing w:line="480" w:lineRule="auto"/>
            </w:pPr>
            <w:r w:rsidRPr="00371BA9">
              <w:t>dimensionless</w:t>
            </w:r>
          </w:p>
          <w:p w14:paraId="5D256BF8" w14:textId="77777777" w:rsidR="00466CD0" w:rsidRPr="00371BA9" w:rsidRDefault="00466CD0" w:rsidP="00633DB6">
            <w:pPr>
              <w:spacing w:line="480" w:lineRule="auto"/>
            </w:pPr>
            <w:r w:rsidRPr="00371BA9">
              <w:t>dimensionless</w:t>
            </w:r>
          </w:p>
        </w:tc>
        <w:tc>
          <w:tcPr>
            <w:tcW w:w="3351" w:type="dxa"/>
            <w:tcBorders>
              <w:left w:val="single" w:sz="4" w:space="0" w:color="auto"/>
            </w:tcBorders>
          </w:tcPr>
          <w:p w14:paraId="7FABE88D" w14:textId="29BA185F" w:rsidR="00466CD0" w:rsidRPr="00371BA9" w:rsidRDefault="00466CD0" w:rsidP="00633DB6">
            <w:pPr>
              <w:spacing w:line="480" w:lineRule="auto"/>
            </w:pPr>
            <w:r w:rsidRPr="00371BA9">
              <w:t>Baseflow index is calculated using the ratio of flow during average conditions to total flow. It is a useful metric of perenniality of water availability, in that it is maximised when average flow conditions dominate, and minimised when total flow is dominated by above average flow events.</w:t>
            </w:r>
            <w:r w:rsidR="000A6C14">
              <w:t xml:space="preserve"> Thus higher baseflow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633DB6">
            <w:pPr>
              <w:spacing w:line="480" w:lineRule="auto"/>
            </w:pPr>
            <w:r w:rsidRPr="00371BA9">
              <w:rPr>
                <w:i/>
              </w:rPr>
              <w:lastRenderedPageBreak/>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633DB6">
            <w:pPr>
              <w:spacing w:line="480"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633DB6">
            <w:pPr>
              <w:spacing w:line="480" w:lineRule="auto"/>
            </w:pPr>
            <w:r w:rsidRPr="00371BA9">
              <w:t>C_MinM</w:t>
            </w:r>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633DB6">
            <w:pPr>
              <w:spacing w:line="480" w:lineRule="auto"/>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633DB6">
            <w:pPr>
              <w:spacing w:line="480" w:lineRule="auto"/>
            </w:pPr>
            <w:r w:rsidRPr="00371BA9">
              <w:t xml:space="preserve">Colwell’s indices provide a measure of the seasonal predictability of flow events, and as such are a direct measure of </w:t>
            </w:r>
            <w:r w:rsidR="000A6C14">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633DB6">
            <w:pPr>
              <w:spacing w:line="480" w:lineRule="auto"/>
            </w:pPr>
            <w:r w:rsidRPr="00371BA9">
              <w:rPr>
                <w:iCs/>
              </w:rPr>
              <w:t>Constancy</w:t>
            </w:r>
            <w:r w:rsidRPr="00371BA9">
              <w:t xml:space="preserve"> (C) measures uniformity of flow across seasons, and is maximised when flow conditions do not differ between seasons. </w:t>
            </w:r>
            <w:r w:rsidRPr="00371BA9">
              <w:rPr>
                <w:iCs/>
              </w:rPr>
              <w:t>Contingency (M)</w:t>
            </w:r>
            <w:r w:rsidRPr="00371BA9">
              <w:t xml:space="preserve"> is a measure of interannual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633DB6">
            <w:pPr>
              <w:spacing w:line="480" w:lineRule="auto"/>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633DB6">
            <w:pPr>
              <w:spacing w:line="480" w:lineRule="auto"/>
            </w:pPr>
            <w:r w:rsidRPr="00371BA9">
              <w:t>M_MinM</w:t>
            </w:r>
          </w:p>
        </w:tc>
        <w:tc>
          <w:tcPr>
            <w:tcW w:w="1559" w:type="dxa"/>
            <w:tcBorders>
              <w:left w:val="single" w:sz="4" w:space="0" w:color="auto"/>
              <w:right w:val="single" w:sz="4" w:space="0" w:color="auto"/>
            </w:tcBorders>
          </w:tcPr>
          <w:p w14:paraId="3D8ED423" w14:textId="70DD5465" w:rsidR="00466CD0" w:rsidRPr="00371BA9" w:rsidRDefault="005C63D9" w:rsidP="00633DB6">
            <w:pPr>
              <w:spacing w:line="480" w:lineRule="auto"/>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633DB6">
            <w:pPr>
              <w:spacing w:line="480" w:lineRule="auto"/>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633DB6">
            <w:pPr>
              <w:spacing w:line="480" w:lineRule="auto"/>
            </w:pPr>
            <w:r w:rsidRPr="00371BA9">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633DB6">
            <w:pPr>
              <w:spacing w:line="480" w:lineRule="auto"/>
            </w:pPr>
            <w:r w:rsidRPr="00371BA9">
              <w:t>C_MaxM</w:t>
            </w:r>
          </w:p>
        </w:tc>
        <w:tc>
          <w:tcPr>
            <w:tcW w:w="1559" w:type="dxa"/>
            <w:tcBorders>
              <w:left w:val="single" w:sz="4" w:space="0" w:color="auto"/>
              <w:right w:val="single" w:sz="4" w:space="0" w:color="auto"/>
            </w:tcBorders>
          </w:tcPr>
          <w:p w14:paraId="0BA3328C" w14:textId="07A588E6" w:rsidR="00466CD0" w:rsidRPr="00371BA9" w:rsidRDefault="000A6C14" w:rsidP="00633DB6">
            <w:pPr>
              <w:spacing w:line="480" w:lineRule="auto"/>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633DB6">
            <w:pPr>
              <w:spacing w:line="480" w:lineRule="auto"/>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633DB6">
            <w:pPr>
              <w:spacing w:line="480" w:lineRule="auto"/>
            </w:pPr>
            <w:r w:rsidRPr="00371BA9">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633DB6">
            <w:pPr>
              <w:spacing w:line="480" w:lineRule="auto"/>
            </w:pPr>
            <w:r w:rsidRPr="00371BA9">
              <w:t>M_MaxM</w:t>
            </w:r>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633DB6">
            <w:pPr>
              <w:spacing w:line="480" w:lineRule="auto"/>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633DB6">
            <w:pPr>
              <w:spacing w:line="480" w:lineRule="auto"/>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633DB6">
            <w:pPr>
              <w:spacing w:line="480" w:lineRule="auto"/>
              <w:rPr>
                <w:i/>
              </w:rPr>
            </w:pPr>
            <w:r w:rsidRPr="00371BA9">
              <w:rPr>
                <w:i/>
              </w:rPr>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633DB6">
            <w:pPr>
              <w:spacing w:line="480" w:lineRule="auto"/>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633DB6">
            <w:pPr>
              <w:spacing w:line="480" w:lineRule="auto"/>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633DB6">
            <w:pPr>
              <w:spacing w:line="480" w:lineRule="auto"/>
            </w:pPr>
          </w:p>
        </w:tc>
        <w:tc>
          <w:tcPr>
            <w:tcW w:w="3351" w:type="dxa"/>
            <w:vMerge w:val="restart"/>
            <w:tcBorders>
              <w:top w:val="single" w:sz="4" w:space="0" w:color="auto"/>
              <w:left w:val="single" w:sz="4" w:space="0" w:color="auto"/>
            </w:tcBorders>
          </w:tcPr>
          <w:p w14:paraId="701F659A" w14:textId="37FBF8C1" w:rsidR="00466CD0" w:rsidRPr="00371BA9" w:rsidRDefault="00466CD0" w:rsidP="00633DB6">
            <w:pPr>
              <w:spacing w:line="480"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633DB6">
            <w:pPr>
              <w:spacing w:line="480" w:lineRule="auto"/>
              <w:jc w:val="both"/>
            </w:pPr>
            <w:r w:rsidRPr="00371BA9">
              <w:lastRenderedPageBreak/>
              <w:t>Average mean daily dry season flow *</w:t>
            </w:r>
          </w:p>
          <w:p w14:paraId="77780C3A" w14:textId="77777777" w:rsidR="00466CD0" w:rsidRPr="00371BA9" w:rsidRDefault="00466CD0" w:rsidP="00633DB6">
            <w:pPr>
              <w:spacing w:line="480" w:lineRule="auto"/>
              <w:jc w:val="both"/>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633DB6">
            <w:pPr>
              <w:spacing w:line="480" w:lineRule="auto"/>
              <w:jc w:val="both"/>
            </w:pPr>
            <w:r w:rsidRPr="00371BA9">
              <w:t>MDFMDFDry</w:t>
            </w:r>
          </w:p>
          <w:p w14:paraId="0CA9A4C3" w14:textId="77777777" w:rsidR="00466CD0" w:rsidRPr="00371BA9" w:rsidRDefault="00466CD0" w:rsidP="00633DB6">
            <w:pPr>
              <w:spacing w:line="480" w:lineRule="auto"/>
              <w:jc w:val="both"/>
            </w:pPr>
          </w:p>
          <w:p w14:paraId="6322919F" w14:textId="77777777" w:rsidR="00466CD0" w:rsidRPr="00371BA9" w:rsidRDefault="00466CD0" w:rsidP="00633DB6">
            <w:pPr>
              <w:spacing w:line="480" w:lineRule="auto"/>
              <w:jc w:val="both"/>
            </w:pPr>
            <w:r w:rsidRPr="00371BA9">
              <w:t>MDFMDFWet</w:t>
            </w:r>
          </w:p>
        </w:tc>
        <w:tc>
          <w:tcPr>
            <w:tcW w:w="1559" w:type="dxa"/>
            <w:tcBorders>
              <w:left w:val="single" w:sz="4" w:space="0" w:color="auto"/>
              <w:right w:val="single" w:sz="4" w:space="0" w:color="auto"/>
            </w:tcBorders>
          </w:tcPr>
          <w:p w14:paraId="40397739" w14:textId="77777777" w:rsidR="00466CD0" w:rsidRPr="00371BA9" w:rsidRDefault="00466CD0" w:rsidP="00633DB6">
            <w:pPr>
              <w:spacing w:line="480" w:lineRule="auto"/>
              <w:jc w:val="both"/>
            </w:pPr>
            <w:r w:rsidRPr="00371BA9">
              <w:t>dimensionless</w:t>
            </w:r>
          </w:p>
          <w:p w14:paraId="779FA636" w14:textId="77777777" w:rsidR="00466CD0" w:rsidRPr="00371BA9" w:rsidRDefault="00466CD0" w:rsidP="00633DB6">
            <w:pPr>
              <w:spacing w:line="480" w:lineRule="auto"/>
              <w:jc w:val="both"/>
            </w:pPr>
          </w:p>
          <w:p w14:paraId="42B86405"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6E1FE24" w14:textId="77777777" w:rsidR="00466CD0" w:rsidRPr="00371BA9" w:rsidRDefault="00466CD0" w:rsidP="00633DB6">
            <w:pPr>
              <w:spacing w:line="480" w:lineRule="auto"/>
              <w:jc w:val="both"/>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633DB6">
            <w:pPr>
              <w:spacing w:line="480" w:lineRule="auto"/>
              <w:jc w:val="both"/>
            </w:pPr>
            <w:r w:rsidRPr="00371BA9">
              <w:lastRenderedPageBreak/>
              <w:t>CV of mean daily dry season flow</w:t>
            </w:r>
          </w:p>
          <w:p w14:paraId="014F0C7F" w14:textId="77777777" w:rsidR="00466CD0" w:rsidRPr="00371BA9" w:rsidRDefault="00466CD0" w:rsidP="00633DB6">
            <w:pPr>
              <w:spacing w:line="480" w:lineRule="auto"/>
              <w:jc w:val="both"/>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633DB6">
            <w:pPr>
              <w:spacing w:line="480" w:lineRule="auto"/>
              <w:jc w:val="both"/>
            </w:pPr>
            <w:r w:rsidRPr="00371BA9">
              <w:t>CVMDFDry</w:t>
            </w:r>
          </w:p>
          <w:p w14:paraId="7F1DD8F3" w14:textId="77777777" w:rsidR="00466CD0" w:rsidRPr="00371BA9" w:rsidRDefault="00466CD0" w:rsidP="00633DB6">
            <w:pPr>
              <w:spacing w:line="480" w:lineRule="auto"/>
              <w:jc w:val="both"/>
            </w:pPr>
          </w:p>
          <w:p w14:paraId="3718EB19" w14:textId="77777777" w:rsidR="00466CD0" w:rsidRPr="00371BA9" w:rsidRDefault="00466CD0" w:rsidP="00633DB6">
            <w:pPr>
              <w:spacing w:line="480" w:lineRule="auto"/>
              <w:jc w:val="both"/>
            </w:pPr>
            <w:r w:rsidRPr="00371BA9">
              <w:t>CVMDFWet</w:t>
            </w:r>
          </w:p>
        </w:tc>
        <w:tc>
          <w:tcPr>
            <w:tcW w:w="1559" w:type="dxa"/>
            <w:tcBorders>
              <w:left w:val="single" w:sz="4" w:space="0" w:color="auto"/>
              <w:right w:val="single" w:sz="4" w:space="0" w:color="auto"/>
            </w:tcBorders>
          </w:tcPr>
          <w:p w14:paraId="51FFEBA2" w14:textId="77777777" w:rsidR="00466CD0" w:rsidRPr="00371BA9" w:rsidRDefault="00466CD0" w:rsidP="00633DB6">
            <w:pPr>
              <w:spacing w:line="480" w:lineRule="auto"/>
              <w:jc w:val="both"/>
            </w:pPr>
            <w:r w:rsidRPr="00371BA9">
              <w:t>dimensionless</w:t>
            </w:r>
          </w:p>
          <w:p w14:paraId="61FF7F9D" w14:textId="77777777" w:rsidR="00466CD0" w:rsidRPr="00371BA9" w:rsidRDefault="00466CD0" w:rsidP="00633DB6">
            <w:pPr>
              <w:spacing w:line="480" w:lineRule="auto"/>
              <w:jc w:val="both"/>
            </w:pPr>
          </w:p>
          <w:p w14:paraId="21CF9B1B" w14:textId="77777777" w:rsidR="00466CD0" w:rsidRPr="00371BA9" w:rsidRDefault="00466CD0" w:rsidP="00633DB6">
            <w:pPr>
              <w:spacing w:line="480" w:lineRule="auto"/>
              <w:jc w:val="both"/>
            </w:pPr>
            <w:r w:rsidRPr="00371BA9">
              <w:t>dimensionless</w:t>
            </w:r>
          </w:p>
        </w:tc>
        <w:tc>
          <w:tcPr>
            <w:tcW w:w="3351" w:type="dxa"/>
            <w:vMerge/>
            <w:tcBorders>
              <w:left w:val="single" w:sz="4" w:space="0" w:color="auto"/>
            </w:tcBorders>
          </w:tcPr>
          <w:p w14:paraId="347E11F5" w14:textId="77777777" w:rsidR="00466CD0" w:rsidRPr="00371BA9" w:rsidRDefault="00466CD0" w:rsidP="00633DB6">
            <w:pPr>
              <w:spacing w:line="480" w:lineRule="auto"/>
              <w:jc w:val="both"/>
            </w:pPr>
          </w:p>
        </w:tc>
      </w:tr>
    </w:tbl>
    <w:p w14:paraId="4E4AEDD5" w14:textId="77777777" w:rsidR="00466CD0" w:rsidRPr="00371BA9" w:rsidRDefault="00466CD0" w:rsidP="00633DB6">
      <w:pPr>
        <w:spacing w:line="480" w:lineRule="auto"/>
        <w:jc w:val="both"/>
      </w:pPr>
    </w:p>
    <w:p w14:paraId="2B92E4F7" w14:textId="77777777" w:rsidR="00466CD0" w:rsidRPr="00371BA9" w:rsidRDefault="00466CD0" w:rsidP="00633DB6">
      <w:pPr>
        <w:spacing w:line="480" w:lineRule="auto"/>
        <w:jc w:val="both"/>
      </w:pPr>
      <w:r w:rsidRPr="00371BA9">
        <w:rPr>
          <w:i/>
        </w:rPr>
        <w:t>Other environmental variables</w:t>
      </w:r>
    </w:p>
    <w:p w14:paraId="3D669060" w14:textId="4A521745" w:rsidR="00466CD0" w:rsidRPr="00371BA9" w:rsidRDefault="00466CD0" w:rsidP="00633DB6">
      <w:pPr>
        <w:spacing w:line="480" w:lineRule="auto"/>
        <w:jc w:val="both"/>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w:t>
      </w:r>
      <w:r w:rsidRPr="00371BA9">
        <w:lastRenderedPageBreak/>
        <w:t xml:space="preserve">industrial uses). We then used inverse distance weighting to weight each land use according to its proximity to the stream, following Petersen et al. (2010). </w:t>
      </w:r>
    </w:p>
    <w:p w14:paraId="22BD9901" w14:textId="32B97219" w:rsidR="00466CD0" w:rsidRPr="00371BA9" w:rsidRDefault="00466CD0" w:rsidP="00633DB6">
      <w:pPr>
        <w:spacing w:line="480" w:lineRule="auto"/>
        <w:jc w:val="both"/>
      </w:pPr>
      <w:r w:rsidRPr="00371BA9">
        <w:t xml:space="preserve">Climate data were obtained from eMast/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47740BB3" w:rsidR="00466CD0" w:rsidRPr="00371BA9" w:rsidRDefault="008C260F" w:rsidP="00633DB6">
      <w:pPr>
        <w:spacing w:line="480" w:lineRule="auto"/>
        <w:jc w:val="both"/>
      </w:pPr>
      <w:r>
        <w:rPr>
          <w:i/>
        </w:rPr>
        <w:t>Trait selection and dataset a</w:t>
      </w:r>
      <w:r w:rsidR="00466CD0" w:rsidRPr="00371BA9">
        <w:rPr>
          <w:i/>
        </w:rPr>
        <w:t>ssembly</w:t>
      </w:r>
      <w:r w:rsidR="00466CD0" w:rsidRPr="00371BA9">
        <w:rPr>
          <w:i/>
        </w:rPr>
        <w:tab/>
      </w:r>
    </w:p>
    <w:p w14:paraId="422FF9A0" w14:textId="0E6CD8EE" w:rsidR="00466CD0" w:rsidRDefault="00466CD0" w:rsidP="00633DB6">
      <w:pPr>
        <w:shd w:val="clear" w:color="auto" w:fill="FFFFFF"/>
        <w:spacing w:after="0" w:line="480" w:lineRule="auto"/>
        <w:jc w:val="both"/>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taken from published literature, private and published trait datasets, and Australian flora texts.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r w:rsidRPr="00371BA9">
        <w:rPr>
          <w:i/>
        </w:rPr>
        <w:t>missForest</w:t>
      </w:r>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0"/>
      <w:r w:rsidRPr="00371BA9">
        <w:rPr>
          <w:highlight w:val="yellow"/>
        </w:rPr>
        <w:t>Supporting Information</w:t>
      </w:r>
      <w:r w:rsidRPr="00371BA9">
        <w:t xml:space="preserve"> S1.</w:t>
      </w:r>
      <w:commentRangeEnd w:id="0"/>
      <w:r w:rsidRPr="00371BA9">
        <w:rPr>
          <w:rStyle w:val="CommentReference"/>
          <w:sz w:val="22"/>
          <w:szCs w:val="22"/>
        </w:rPr>
        <w:commentReference w:id="0"/>
      </w:r>
    </w:p>
    <w:p w14:paraId="2AD1A619" w14:textId="77777777" w:rsidR="005C63D9" w:rsidRPr="00371BA9" w:rsidRDefault="005C63D9" w:rsidP="00633DB6">
      <w:pPr>
        <w:shd w:val="clear" w:color="auto" w:fill="FFFFFF"/>
        <w:spacing w:after="0" w:line="480" w:lineRule="auto"/>
        <w:jc w:val="both"/>
      </w:pPr>
    </w:p>
    <w:p w14:paraId="4588546E" w14:textId="58C99A24" w:rsidR="00466CD0" w:rsidRPr="00371BA9" w:rsidRDefault="00466CD0" w:rsidP="00633DB6">
      <w:pPr>
        <w:pStyle w:val="Caption"/>
        <w:keepNext/>
        <w:spacing w:line="48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633DB6">
            <w:pPr>
              <w:spacing w:line="480" w:lineRule="auto"/>
              <w:rPr>
                <w:b/>
              </w:rPr>
            </w:pPr>
            <w:r w:rsidRPr="00371BA9">
              <w:rPr>
                <w:b/>
              </w:rPr>
              <w:t>Trait</w:t>
            </w:r>
          </w:p>
        </w:tc>
        <w:tc>
          <w:tcPr>
            <w:tcW w:w="2254" w:type="dxa"/>
          </w:tcPr>
          <w:p w14:paraId="37127B14" w14:textId="77777777" w:rsidR="00466CD0" w:rsidRPr="00371BA9" w:rsidRDefault="00466CD0" w:rsidP="00633DB6">
            <w:pPr>
              <w:spacing w:line="480" w:lineRule="auto"/>
              <w:rPr>
                <w:b/>
              </w:rPr>
            </w:pPr>
            <w:r w:rsidRPr="00371BA9">
              <w:rPr>
                <w:b/>
              </w:rPr>
              <w:t>Definition</w:t>
            </w:r>
          </w:p>
        </w:tc>
        <w:tc>
          <w:tcPr>
            <w:tcW w:w="2254" w:type="dxa"/>
          </w:tcPr>
          <w:p w14:paraId="5B088F72" w14:textId="77777777" w:rsidR="00466CD0" w:rsidRPr="00371BA9" w:rsidRDefault="00466CD0" w:rsidP="00633DB6">
            <w:pPr>
              <w:spacing w:line="480" w:lineRule="auto"/>
              <w:rPr>
                <w:b/>
              </w:rPr>
            </w:pPr>
            <w:r w:rsidRPr="00371BA9">
              <w:rPr>
                <w:b/>
              </w:rPr>
              <w:t>Functional responses &amp; inherent trade-offs</w:t>
            </w:r>
          </w:p>
        </w:tc>
        <w:tc>
          <w:tcPr>
            <w:tcW w:w="2254" w:type="dxa"/>
          </w:tcPr>
          <w:p w14:paraId="7273F8CE" w14:textId="77777777" w:rsidR="00466CD0" w:rsidRPr="00371BA9" w:rsidRDefault="00466CD0" w:rsidP="00633DB6">
            <w:pPr>
              <w:spacing w:line="480" w:lineRule="auto"/>
              <w:rPr>
                <w:b/>
              </w:rPr>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633DB6">
            <w:pPr>
              <w:spacing w:line="480" w:lineRule="auto"/>
              <w:rPr>
                <w:i/>
              </w:rPr>
            </w:pPr>
            <w:r w:rsidRPr="00371BA9">
              <w:rPr>
                <w:i/>
              </w:rPr>
              <w:t>Growth form</w:t>
            </w:r>
          </w:p>
        </w:tc>
        <w:tc>
          <w:tcPr>
            <w:tcW w:w="2254" w:type="dxa"/>
          </w:tcPr>
          <w:p w14:paraId="03839BC7" w14:textId="1AB56563" w:rsidR="00466CD0" w:rsidRPr="00371BA9" w:rsidRDefault="00466CD0" w:rsidP="00633DB6">
            <w:pPr>
              <w:spacing w:line="480" w:lineRule="auto"/>
              <w:rPr>
                <w:rFonts w:eastAsia="Times New Roman" w:cs="Arial"/>
                <w:lang w:eastAsia="en-AU"/>
              </w:rPr>
            </w:pPr>
            <w:r w:rsidRPr="00371BA9">
              <w:rPr>
                <w:rFonts w:eastAsia="Times New Roman" w:cs="Arial"/>
                <w:lang w:eastAsia="en-AU"/>
              </w:rPr>
              <w:t>Categorical description of morphology: tree, shrub, woody climber, herbaceous climber, graminoid, herb</w:t>
            </w:r>
            <w:r w:rsidR="00E64258">
              <w:rPr>
                <w:rFonts w:eastAsia="Times New Roman" w:cs="Arial"/>
                <w:lang w:eastAsia="en-AU"/>
              </w:rPr>
              <w:t>.</w:t>
            </w:r>
          </w:p>
        </w:tc>
        <w:tc>
          <w:tcPr>
            <w:tcW w:w="2254" w:type="dxa"/>
          </w:tcPr>
          <w:p w14:paraId="6AFBD0DF" w14:textId="77777777" w:rsidR="00466CD0" w:rsidRPr="00371BA9" w:rsidRDefault="00466CD0" w:rsidP="00633DB6">
            <w:pPr>
              <w:spacing w:line="480" w:lineRule="auto"/>
            </w:pPr>
            <w:r w:rsidRPr="00371BA9">
              <w:t xml:space="preserve">Differential responses to mechanical and biochemical stresses associated caused by flooding; different strategies for coping with drought and heat stress. </w:t>
            </w:r>
          </w:p>
        </w:tc>
        <w:tc>
          <w:tcPr>
            <w:tcW w:w="2254" w:type="dxa"/>
          </w:tcPr>
          <w:p w14:paraId="5988E1F6" w14:textId="77777777" w:rsidR="00466CD0" w:rsidRPr="00371BA9" w:rsidRDefault="00466CD0" w:rsidP="00633DB6">
            <w:pPr>
              <w:spacing w:line="480" w:lineRule="auto"/>
            </w:pPr>
            <w:r w:rsidRPr="00371BA9">
              <w:t>Differential biogeomorphic effects on fluvial landform cohesion and sediment deposition.</w:t>
            </w:r>
          </w:p>
        </w:tc>
      </w:tr>
      <w:tr w:rsidR="00466CD0" w:rsidRPr="00371BA9" w14:paraId="1EF772C9" w14:textId="77777777" w:rsidTr="005C63D9">
        <w:tc>
          <w:tcPr>
            <w:tcW w:w="2254" w:type="dxa"/>
          </w:tcPr>
          <w:p w14:paraId="1A36C0A6" w14:textId="77777777" w:rsidR="00466CD0" w:rsidRPr="00371BA9" w:rsidRDefault="00466CD0" w:rsidP="00633DB6">
            <w:pPr>
              <w:spacing w:line="480" w:lineRule="auto"/>
              <w:rPr>
                <w:i/>
              </w:rPr>
            </w:pPr>
            <w:r w:rsidRPr="00371BA9">
              <w:rPr>
                <w:i/>
              </w:rPr>
              <w:t>Specific leaf area (SLA)</w:t>
            </w:r>
          </w:p>
        </w:tc>
        <w:tc>
          <w:tcPr>
            <w:tcW w:w="2254" w:type="dxa"/>
          </w:tcPr>
          <w:p w14:paraId="41895B46"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0355F3E4" w:rsidR="00466CD0" w:rsidRPr="00371BA9" w:rsidRDefault="00466CD0" w:rsidP="00633DB6">
            <w:pPr>
              <w:spacing w:line="480" w:lineRule="auto"/>
            </w:pPr>
            <w:r w:rsidRPr="00371BA9">
              <w:t xml:space="preserve">SLA is associated with leaf construction cost, photosynthetic rate and </w:t>
            </w:r>
            <w:proofErr w:type="gramStart"/>
            <w:r w:rsidRPr="00371BA9">
              <w:t>carbon :</w:t>
            </w:r>
            <w:proofErr w:type="gramEnd"/>
            <w:r w:rsidRPr="00371BA9">
              <w:t xml:space="preserve"> nitrogen economics. Indicator of  ecological strategy under favourable vs. stressful conditions</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633DB6">
            <w:pPr>
              <w:spacing w:line="480" w:lineRule="auto"/>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633DB6">
            <w:pPr>
              <w:spacing w:line="480" w:lineRule="auto"/>
              <w:rPr>
                <w:i/>
              </w:rPr>
            </w:pPr>
            <w:r w:rsidRPr="00371BA9">
              <w:rPr>
                <w:i/>
              </w:rPr>
              <w:t>Leaf area</w:t>
            </w:r>
          </w:p>
        </w:tc>
        <w:tc>
          <w:tcPr>
            <w:tcW w:w="2254" w:type="dxa"/>
          </w:tcPr>
          <w:p w14:paraId="64E787CE" w14:textId="492B3C4E" w:rsidR="00466CD0" w:rsidRPr="00371BA9" w:rsidRDefault="00466CD0" w:rsidP="00633DB6">
            <w:pPr>
              <w:spacing w:line="480"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633DB6">
            <w:pPr>
              <w:spacing w:line="480" w:lineRule="auto"/>
            </w:pPr>
            <w:r w:rsidRPr="00371BA9">
              <w:t xml:space="preserve">Shade tolerance (larger leaves) vs. </w:t>
            </w:r>
            <w:r w:rsidRPr="00371BA9">
              <w:lastRenderedPageBreak/>
              <w:t xml:space="preserve">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633DB6">
            <w:pPr>
              <w:spacing w:line="480" w:lineRule="auto"/>
            </w:pPr>
            <w:r w:rsidRPr="00371BA9">
              <w:lastRenderedPageBreak/>
              <w:t xml:space="preserve">May influence flow resistance of </w:t>
            </w:r>
            <w:r w:rsidRPr="00371BA9">
              <w:lastRenderedPageBreak/>
              <w:t>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633DB6">
            <w:pPr>
              <w:spacing w:line="480" w:lineRule="auto"/>
              <w:rPr>
                <w:i/>
              </w:rPr>
            </w:pPr>
            <w:r w:rsidRPr="00371BA9">
              <w:rPr>
                <w:i/>
              </w:rPr>
              <w:lastRenderedPageBreak/>
              <w:t>Maximum canopy height</w:t>
            </w:r>
          </w:p>
        </w:tc>
        <w:tc>
          <w:tcPr>
            <w:tcW w:w="2254" w:type="dxa"/>
          </w:tcPr>
          <w:p w14:paraId="1F4C447C"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633DB6">
            <w:pPr>
              <w:spacing w:line="480" w:lineRule="auto"/>
            </w:pPr>
            <w:r w:rsidRPr="00371BA9">
              <w:t xml:space="preserve">Affects ability to tolerate mechanical disturbances such as flooding and maintain xylem integrity in dry 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633DB6">
            <w:pPr>
              <w:spacing w:line="480"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633DB6">
            <w:pPr>
              <w:spacing w:line="480" w:lineRule="auto"/>
              <w:rPr>
                <w:i/>
              </w:rPr>
            </w:pPr>
            <w:r w:rsidRPr="00371BA9">
              <w:rPr>
                <w:i/>
              </w:rPr>
              <w:t>Seed mass</w:t>
            </w:r>
          </w:p>
        </w:tc>
        <w:tc>
          <w:tcPr>
            <w:tcW w:w="2254" w:type="dxa"/>
          </w:tcPr>
          <w:p w14:paraId="7199C04F"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633DB6">
            <w:pPr>
              <w:spacing w:line="480" w:lineRule="auto"/>
              <w:rPr>
                <w:rFonts w:eastAsia="Times New Roman" w:cs="Arial"/>
                <w:lang w:eastAsia="en-AU"/>
              </w:rPr>
            </w:pPr>
          </w:p>
        </w:tc>
        <w:tc>
          <w:tcPr>
            <w:tcW w:w="2254" w:type="dxa"/>
          </w:tcPr>
          <w:p w14:paraId="174E6F38" w14:textId="3B71A5D7" w:rsidR="00466CD0" w:rsidRPr="00371BA9" w:rsidRDefault="00466CD0" w:rsidP="00633DB6">
            <w:pPr>
              <w:spacing w:line="480" w:lineRule="auto"/>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xml:space="preserve">. Also related to seed buoyancy (Carthey </w:t>
            </w:r>
            <w:r w:rsidRPr="00371BA9">
              <w:lastRenderedPageBreak/>
              <w:t xml:space="preserve">2014, </w:t>
            </w:r>
            <w:r w:rsidRPr="00371BA9">
              <w:rPr>
                <w:i/>
              </w:rPr>
              <w:t>unpublished data</w:t>
            </w:r>
            <w:r w:rsidRPr="00371BA9">
              <w:t>).</w:t>
            </w:r>
          </w:p>
        </w:tc>
        <w:tc>
          <w:tcPr>
            <w:tcW w:w="2254" w:type="dxa"/>
          </w:tcPr>
          <w:p w14:paraId="370D7C6E" w14:textId="77777777" w:rsidR="00466CD0" w:rsidRPr="00371BA9" w:rsidRDefault="00466CD0" w:rsidP="00633DB6">
            <w:pPr>
              <w:spacing w:line="480" w:lineRule="auto"/>
            </w:pPr>
            <w:r w:rsidRPr="00371BA9">
              <w:lastRenderedPageBreak/>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633DB6">
            <w:pPr>
              <w:spacing w:line="480" w:lineRule="auto"/>
              <w:rPr>
                <w:i/>
              </w:rPr>
            </w:pPr>
            <w:r w:rsidRPr="00371BA9">
              <w:rPr>
                <w:i/>
              </w:rPr>
              <w:lastRenderedPageBreak/>
              <w:t>Wood density</w:t>
            </w:r>
          </w:p>
        </w:tc>
        <w:tc>
          <w:tcPr>
            <w:tcW w:w="2254" w:type="dxa"/>
          </w:tcPr>
          <w:p w14:paraId="4F08015A"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633DB6">
            <w:pPr>
              <w:spacing w:line="480" w:lineRule="auto"/>
            </w:pPr>
            <w:r w:rsidRPr="00371BA9">
              <w:rPr>
                <w:rFonts w:eastAsia="Times New Roman" w:cs="Arial"/>
                <w:lang w:eastAsia="en-AU"/>
              </w:rPr>
              <w:t xml:space="preserve">Dense wood tissue confers mechanical strength, but is energetically expensive to construct. Wood 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633DB6">
            <w:pPr>
              <w:spacing w:line="480" w:lineRule="auto"/>
            </w:pPr>
            <w:r w:rsidRPr="00371BA9">
              <w:t xml:space="preserve">Regulates decomposition rate; this affects nutrient cycling and determines the residency time of 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633DB6">
            <w:pPr>
              <w:spacing w:line="480" w:lineRule="auto"/>
              <w:rPr>
                <w:i/>
              </w:rPr>
            </w:pPr>
            <w:r w:rsidRPr="00371BA9">
              <w:rPr>
                <w:i/>
              </w:rPr>
              <w:t>Flowering period length</w:t>
            </w:r>
          </w:p>
        </w:tc>
        <w:tc>
          <w:tcPr>
            <w:tcW w:w="2254" w:type="dxa"/>
          </w:tcPr>
          <w:p w14:paraId="563F2880" w14:textId="77777777" w:rsidR="00466CD0" w:rsidRPr="00371BA9" w:rsidRDefault="00466CD0" w:rsidP="00633DB6">
            <w:pPr>
              <w:spacing w:line="480" w:lineRule="auto"/>
              <w:rPr>
                <w:rFonts w:eastAsia="Times New Roman" w:cs="Arial"/>
                <w:lang w:eastAsia="en-AU"/>
              </w:rPr>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633DB6">
            <w:pPr>
              <w:spacing w:line="480" w:lineRule="auto"/>
            </w:pPr>
            <w:r w:rsidRPr="00371BA9">
              <w:rPr>
                <w:noProof/>
              </w:rPr>
              <w:t>Indicates species’ ability to respond reproductively to favourable conditions.</w:t>
            </w:r>
          </w:p>
        </w:tc>
        <w:tc>
          <w:tcPr>
            <w:tcW w:w="2254" w:type="dxa"/>
          </w:tcPr>
          <w:p w14:paraId="69B74C7F" w14:textId="77777777" w:rsidR="00466CD0" w:rsidRPr="00371BA9" w:rsidRDefault="00466CD0" w:rsidP="00633DB6">
            <w:pPr>
              <w:spacing w:line="480" w:lineRule="auto"/>
            </w:pPr>
            <w:r w:rsidRPr="00371BA9">
              <w:t>Flowers may be an important food source for animals.</w:t>
            </w:r>
          </w:p>
        </w:tc>
      </w:tr>
    </w:tbl>
    <w:p w14:paraId="3BA0958F" w14:textId="77777777" w:rsidR="00466CD0" w:rsidRPr="00371BA9" w:rsidRDefault="00466CD0" w:rsidP="00633DB6">
      <w:pPr>
        <w:shd w:val="clear" w:color="auto" w:fill="FFFFFF"/>
        <w:spacing w:after="0" w:line="480" w:lineRule="auto"/>
        <w:jc w:val="both"/>
      </w:pPr>
    </w:p>
    <w:p w14:paraId="1A96608C" w14:textId="77777777" w:rsidR="00466CD0" w:rsidRPr="00371BA9" w:rsidRDefault="00466CD0" w:rsidP="00633DB6">
      <w:pPr>
        <w:shd w:val="clear" w:color="auto" w:fill="FFFFFF"/>
        <w:spacing w:after="0" w:line="480" w:lineRule="auto"/>
        <w:jc w:val="both"/>
        <w:rPr>
          <w:i/>
        </w:rPr>
      </w:pPr>
      <w:r w:rsidRPr="00371BA9">
        <w:rPr>
          <w:i/>
        </w:rPr>
        <w:t>Calculating functional diversity, species richness and proportional abundance of exotics</w:t>
      </w:r>
    </w:p>
    <w:p w14:paraId="1602AD49" w14:textId="49F1B648" w:rsidR="00466CD0" w:rsidRPr="00371BA9" w:rsidRDefault="00466CD0" w:rsidP="00633DB6">
      <w:pPr>
        <w:spacing w:line="480" w:lineRule="auto"/>
        <w:jc w:val="both"/>
      </w:pPr>
      <w:r w:rsidRPr="00371BA9">
        <w:t xml:space="preserve">Functional richness (FRic) and functional divergence (FDiv)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w:t>
      </w:r>
      <w:r w:rsidR="008C260F">
        <w:rPr>
          <w:noProof/>
        </w:rPr>
        <w:t xml:space="preserve"> (2008)</w:t>
      </w:r>
      <w:r w:rsidR="00E64258">
        <w:rPr>
          <w:noProof/>
        </w:rPr>
        <w:t xml:space="preserve"> but has since shown limited ability to describe change in functional compositon </w:t>
      </w:r>
      <w:r w:rsidR="00E64258">
        <w:rPr>
          <w:noProof/>
        </w:rPr>
        <w:lastRenderedPageBreak/>
        <w:t xml:space="preserve">across environmental gradients </w:t>
      </w:r>
      <w:r w:rsidR="00BE4901">
        <w:rPr>
          <w:noProof/>
        </w:rPr>
        <w:fldChar w:fldCharType="begin" w:fldLock="1"/>
      </w:r>
      <w:r w:rsidR="00BE4901">
        <w:rPr>
          <w:noProof/>
        </w:rPr>
        <w:instrText>ADDIN CSL_CITATION { "citationItems" : [ { "id" : "ITEM-1", "itemData" : { "DOI" : "10.1111/j.1469-185X.2010.00171.x", "ISBN" : "1469-185X", "ISSN" : "14647931", "PMID" : "21155964", "abstract" : "One of the oldest challenges in ecology is to understand the processes that underpin the composition of communities. Historically, an obvious way in which to describe community compositions has been diversity in terms of the number and abundances of species. However, the failure to reject contradictory models has led to communities now being characterized by trait and phylogenetic diversities. Our objective here is to demonstrate how species, trait and phylogenetic diversity can be combined together from large to local spatial scales to reveal the historical, deterministic and stochastic processes that impact the compositions of local communities. Research in this area has recently been advanced by the development of mathematical measures that incorporate trait dissimilarities and phylogenetic relatedness between species. However, measures of trait diversity have been developed independently of phylogenetic measures and conversely most of the phylogenetic diversity measures have been developed independently of trait diversity measures. This has led to semantic confusions particularly when classical ecological and evolutionary approaches are integrated so closely together. Consequently, we propose a unified semantic framework and demonstrate the importance of the links among species, phylogenetic and trait diversity indices. Furthermore, species, trait and phylogenetic diversity indices differ in the ways they can be used across different spatial scales. The connections between large-scale, regional and local processes allow the consideration of historical factors in addition to local ecological deterministic or stochastic processes. Phylogenetic and trait diversity have been used in large-scale analyses to determine how historical and/or environmental factors affect both the formation of species assemblages and patterns in species richness across latitude or elevation gradients. Both phylogenetic and trait diversity have been used at different spatial scales to identify the relative impacts of ecological deterministic processes such as environmental filtering and limiting similarity from alternative processes such as random speciation and extinction, random dispersal and ecological drift. Measures of phylogenetic diversity combine phenotypic and genetic diversity and have the potential to reveal both the ecological and historical factors that impact local communities. Consequently, we demonstrate that, when used in a comparative way, species, trait and \u2026", "author" : [ { "dropping-particle" : "", "family" : "Pavoine", "given" : "S.", "non-dropping-particle" : "", "parse-names" : false, "suffix" : "" }, { "dropping-particle" : "", "family" : "Bonsall", "given" : "M. B.", "non-dropping-particle" : "", "parse-names" : false, "suffix" : "" } ], "container-title" : "Biological Reviews", "id" : "ITEM-1", "issue" : "4", "issued" : { "date-parts" : [ [ "2011" ] ] }, "page" : "792-812", "title" : "Measuring biodiversity to explain community assembly: a unified approach", "type" : "article-journal", "volume" : "86" }, "uris" : [ "http://www.mendeley.com/documents/?uuid=667285e9-5145-4733-b8c9-ddf1ddc7bd97" ] }, { "id" : "ITEM-2", "itemData" : { "DOI" : "10.1111/j.1365-2745.2012.01965.x", "ISBN" : "0022-0477", "ISSN" : "00220477", "abstract" : "1. Functional trait diversity can reveal mechanisms of species coexistence in plant communities. Few studies have tested whether functional diversity for foliar traits related to resource-use strategy increases or decreases with declining soil phosphorus (P) in forest communities. 2. We quantified tree basal area and four foliar functional traits (i.e. nitrogen (N), phosphorus (P), thickness and tissue density) for all woody species along the c. 120 000 year Franz Josef soil chronosequence in cool temperate rain forest, where strong shifts occur in light and soil nutrient availability (i.e. total soil P declines from 805 to 100 mg kg(-1)). We combined the abundance and trait data in functional diversity indices to quantify trait convergence and divergence, in an effort to determine whether mechanisms of coexistence change with soil fertility. 3. Relationships between species trait means and total soil N and P were examined using multiple regression, with and without weighting of species abundances. We used Rao's quadratic entropy to quantify functional diversity at the plot scale, then compared this with random expectation, using a null model that randomizes abundances across species within plots. Taxonomic diversity was measured using Simpson's Diversity. Relationships between functional and taxonomic diversity and total soil P were examined using jackknife linear regression. 4. Leaf N and P declined and leaf thickness and density increased monotonically with declining total soil P along the sequence; these relationships were unaffected by abundance weighting of species in the analyses. Inclusion of total soil N did not improve predictions of trait means. All measures of diversity calculated from presence/absence data were unrelated to total soil N and P. There was no evidence for a relationship between Rao values using quantitative abundances and total soil P. However, there was a strong positive relationship between Rao, expressed relative to random expectation, and total soil P, indicating trait convergence of dominant species as soil P declined. 5. Synthesis: Our results demonstrate that at high fertility locally dominant species differ in resource-use strategy, but as soil fertility declines over the long term, dominant species increasingly converge on a resource-retentive strategy. This suggests that differentiation in resource-use strategy is required for coexistence at high-fertility but not in low-fertility ecosystems.", "author" : [ { "dropping-particle" : "", "family" : "Mason", "given" : "Norman W H", "non-dropping-particle" : "", "parse-names" : false, "suffix" : "" }, { "dropping-particle" : "", "family" : "Richardson", "given" : "Sarah J.", "non-dropping-particle" : "", "parse-names" : false, "suffix" : "" }, { "dropping-particle" : "", "family" : "Peltzer", "given" : "Duane a.", "non-dropping-particle" : "", "parse-names" : false, "suffix" : "" }, { "dropping-particle" : "", "family" : "Bello", "given" : "Francesco", "non-dropping-particle" : "de", "parse-names" : false, "suffix" : "" }, { "dropping-particle" : "", "family" : "Wardle", "given" : "David a.", "non-dropping-particle" : "", "parse-names" : false, "suffix" : "" }, { "dropping-particle" : "", "family" : "Allen", "given" : "Robert B.", "non-dropping-particle" : "", "parse-names" : false, "suffix" : "" } ], "container-title" : "Journal of Ecology", "id" : "ITEM-2", "issue" : "3", "issued" : { "date-parts" : [ [ "2012" ] ] }, "page" : "678-689", "title" : "Changes in coexistence mechanisms along a long-term soil chronosequence revealed by functional trait diversity", "type" : "article-journal", "volume" : "100" }, "uris" : [ "http://www.mendeley.com/documents/?uuid=68089ffc-17a5-4951-9035-cb27b722cf25" ] } ], "mendeley" : { "formattedCitation" : "(Pavoine &amp; Bonsall 2011; Mason &lt;i&gt;et al.&lt;/i&gt; 2012)", "plainTextFormattedCitation" : "(Pavoine &amp; Bonsall 2011; Mason et al. 2012)", "previouslyFormattedCitation" : "(Pavoine &amp; Bonsall 2011; Mason &lt;i&gt;et al.&lt;/i&gt; 2012)" }, "properties" : { "noteIndex" : 0 }, "schema" : "https://github.com/citation-style-language/schema/raw/master/csl-citation.json" }</w:instrText>
      </w:r>
      <w:r w:rsidR="00BE4901">
        <w:rPr>
          <w:noProof/>
        </w:rPr>
        <w:fldChar w:fldCharType="separate"/>
      </w:r>
      <w:r w:rsidR="00BE4901" w:rsidRPr="00BE4901">
        <w:rPr>
          <w:noProof/>
        </w:rPr>
        <w:t xml:space="preserve">(Pavoine &amp; Bonsall 2011; Mason </w:t>
      </w:r>
      <w:r w:rsidR="00BE4901" w:rsidRPr="00BE4901">
        <w:rPr>
          <w:i/>
          <w:noProof/>
        </w:rPr>
        <w:t>et al.</w:t>
      </w:r>
      <w:r w:rsidR="00BE4901" w:rsidRPr="00BE4901">
        <w:rPr>
          <w:noProof/>
        </w:rPr>
        <w:t xml:space="preserve"> 2012)</w:t>
      </w:r>
      <w:r w:rsidR="00BE4901">
        <w:rPr>
          <w:noProof/>
        </w:rPr>
        <w:fldChar w:fldCharType="end"/>
      </w:r>
      <w:r w:rsidR="00E64258">
        <w:rPr>
          <w:noProof/>
        </w:rPr>
        <w:t>.</w:t>
      </w:r>
      <w:r w:rsidR="00E64258">
        <w:t xml:space="preserve"> </w:t>
      </w:r>
      <w:r w:rsidRPr="00371BA9">
        <w:t xml:space="preserve">FRic represents the volume of the convex hull of trait values in a given community while FDiv provides information about the abundance distribution of </w:t>
      </w:r>
      <w:r w:rsidR="00E64258">
        <w:t>trait values across this range.</w:t>
      </w:r>
    </w:p>
    <w:p w14:paraId="33A5C0E1" w14:textId="040BF6A2" w:rsidR="00BE4901" w:rsidRDefault="00466CD0" w:rsidP="00BE4901">
      <w:pPr>
        <w:shd w:val="clear" w:color="auto" w:fill="FFFFFF"/>
        <w:spacing w:after="0" w:line="480" w:lineRule="auto"/>
        <w:jc w:val="both"/>
      </w:pPr>
      <w:r w:rsidRPr="00371BA9">
        <w:t xml:space="preserve">We calculated functional richness and abundance-weighted functional dispersion (FDis)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Cailliez’s correction was applied to render the matrix euclidean. We transformed FRic and FDis into standardised effect sizes (SES): SES = (obs – nullExp) / sd(nullExp), where obs is the observed functional diversity value and nullExp and sd(nullExp)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FRic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null model for comparison with FDis was generated by randomizing abundances among species but within plots (using the resamp.2s  function in </w:t>
      </w:r>
      <w:r w:rsidRPr="00371BA9">
        <w:rPr>
          <w:i/>
        </w:rPr>
        <w:t>spacodiR</w:t>
      </w:r>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pure functional divergence. The resulting indices, FRic.SES and FDis.SES,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00BE4901">
        <w:t>.</w:t>
      </w:r>
    </w:p>
    <w:p w14:paraId="5C3BA6E9" w14:textId="200E3CC4" w:rsidR="00466CD0" w:rsidRPr="00371BA9" w:rsidRDefault="00466CD0" w:rsidP="00BE4901">
      <w:pPr>
        <w:spacing w:line="480" w:lineRule="auto"/>
      </w:pPr>
      <w:r w:rsidRPr="00371BA9">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14:paraId="777F2E94" w14:textId="77777777" w:rsidR="00466CD0" w:rsidRPr="00371BA9" w:rsidRDefault="00466CD0" w:rsidP="00633DB6">
      <w:pPr>
        <w:spacing w:line="480" w:lineRule="auto"/>
        <w:jc w:val="both"/>
        <w:rPr>
          <w:color w:val="FF0000"/>
        </w:rPr>
      </w:pPr>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p>
    <w:p w14:paraId="652AE038" w14:textId="77777777" w:rsidR="00466CD0" w:rsidRPr="00371BA9" w:rsidRDefault="00466CD0" w:rsidP="00633DB6">
      <w:pPr>
        <w:spacing w:line="480" w:lineRule="auto"/>
        <w:jc w:val="both"/>
      </w:pPr>
      <w:r w:rsidRPr="00371BA9">
        <w:rPr>
          <w:i/>
        </w:rPr>
        <w:t>Constructing variance partitioning models</w:t>
      </w:r>
    </w:p>
    <w:p w14:paraId="38E8B94F" w14:textId="364C9227" w:rsidR="00466CD0" w:rsidRPr="00371BA9" w:rsidRDefault="00466CD0" w:rsidP="00633DB6">
      <w:pPr>
        <w:spacing w:line="480" w:lineRule="auto"/>
        <w:jc w:val="both"/>
      </w:pPr>
      <w:r w:rsidRPr="00371BA9">
        <w:t xml:space="preserve">We used a variance partitioning approach to assess the individual contributions of river flow regim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w:t>
      </w:r>
      <w:r w:rsidRPr="00371BA9">
        <w:lastRenderedPageBreak/>
        <w:t xml:space="preserve">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633DB6">
      <w:pPr>
        <w:spacing w:line="480" w:lineRule="auto"/>
        <w:jc w:val="both"/>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52B2E7A5" w14:textId="4EAC85A5" w:rsidR="00466CD0" w:rsidRPr="00371BA9" w:rsidRDefault="00466CD0" w:rsidP="00BE4901">
      <w:pPr>
        <w:spacing w:line="480" w:lineRule="auto"/>
        <w:jc w:val="both"/>
      </w:pPr>
      <w:r w:rsidRPr="00371BA9">
        <w:t xml:space="preserve">We first generated minimal </w:t>
      </w:r>
      <w:r w:rsidR="00BE4901">
        <w:t>multiple</w:t>
      </w:r>
      <w:r w:rsidRPr="00371BA9">
        <w:t xml:space="preserve"> regression models for each set of environmental variables (i.e. descriptors of flow regime, flow modification, land use etc.)</w:t>
      </w:r>
      <w:r w:rsidR="00BE4901">
        <w:t>:</w:t>
      </w:r>
      <w:r w:rsidRPr="00371BA9">
        <w:t xml:space="preserve"> </w:t>
      </w:r>
      <w:r w:rsidR="00BE4901">
        <w:t>f</w:t>
      </w:r>
      <w:r w:rsidRPr="00371BA9">
        <w:t xml:space="preserve">or each </w:t>
      </w:r>
      <w:r w:rsidR="00BE4901">
        <w:t xml:space="preserve">individual </w:t>
      </w:r>
      <w:r w:rsidRPr="00371BA9">
        <w:t xml:space="preserve">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r w:rsidRPr="00BE4901">
        <w:rPr>
          <w:i/>
        </w:rPr>
        <w:t>MuMIn</w:t>
      </w:r>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r w:rsidR="00BE4901">
        <w:t xml:space="preserve"> </w:t>
      </w:r>
      <w:r w:rsidRPr="00371BA9">
        <w:t xml:space="preserve">For each set of environmental variables, variance explained by </w:t>
      </w:r>
      <w:r w:rsidR="00BE4901">
        <w:t>significant</w:t>
      </w:r>
      <w:r w:rsidRPr="00371BA9">
        <w:t xml:space="preserve"> univariate models was partitioned by partial regression using the varpart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BE4901">
        <w:rPr>
          <w:i/>
          <w:noProof/>
        </w:rPr>
        <w:t>vegan</w:t>
      </w:r>
      <w:r w:rsidRPr="00371BA9">
        <w:rPr>
          <w:noProof/>
        </w:rPr>
        <w:t xml:space="preserve"> package, Oksanen </w:t>
      </w:r>
      <w:r w:rsidRPr="00BE4901">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BE4901">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BE4901">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0F52D9E2" w:rsidR="00466CD0" w:rsidRPr="00371BA9" w:rsidRDefault="00466CD0" w:rsidP="00BE4901">
      <w:pPr>
        <w:spacing w:line="480" w:lineRule="auto"/>
        <w:jc w:val="both"/>
      </w:pPr>
      <w:r w:rsidRPr="00371BA9">
        <w:t xml:space="preserve">The four best multiple regression models were fed into a second variance partitioning analysis, and adjusted </w:t>
      </w:r>
      <w:r w:rsidR="0050565F" w:rsidRPr="00371BA9">
        <w:t>R</w:t>
      </w:r>
      <w:r w:rsidR="0050565F" w:rsidRPr="00BE4901">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633DB6">
      <w:pPr>
        <w:spacing w:line="480" w:lineRule="auto"/>
        <w:jc w:val="both"/>
      </w:pPr>
    </w:p>
    <w:p w14:paraId="793436AE" w14:textId="77777777" w:rsidR="00504EF9" w:rsidRDefault="00504EF9" w:rsidP="00633DB6">
      <w:pPr>
        <w:spacing w:line="480" w:lineRule="auto"/>
        <w:jc w:val="both"/>
      </w:pPr>
    </w:p>
    <w:p w14:paraId="46B14623" w14:textId="77777777" w:rsidR="00DC4AB8" w:rsidRDefault="00DC4AB8" w:rsidP="00633DB6">
      <w:pPr>
        <w:spacing w:line="480" w:lineRule="auto"/>
        <w:jc w:val="both"/>
      </w:pPr>
    </w:p>
    <w:p w14:paraId="19DC80B6" w14:textId="77777777" w:rsidR="00DC4AB8" w:rsidRDefault="00DC4AB8" w:rsidP="00633DB6">
      <w:pPr>
        <w:spacing w:line="480" w:lineRule="auto"/>
        <w:jc w:val="both"/>
      </w:pPr>
    </w:p>
    <w:p w14:paraId="3B429159" w14:textId="77777777" w:rsidR="00DC4AB8" w:rsidRDefault="00DC4AB8" w:rsidP="00633DB6">
      <w:pPr>
        <w:spacing w:line="480" w:lineRule="auto"/>
        <w:jc w:val="both"/>
      </w:pPr>
    </w:p>
    <w:p w14:paraId="03CEC4E6" w14:textId="77777777" w:rsidR="00DC4AB8" w:rsidRDefault="00DC4AB8" w:rsidP="00633DB6">
      <w:pPr>
        <w:spacing w:line="480" w:lineRule="auto"/>
        <w:jc w:val="both"/>
      </w:pPr>
    </w:p>
    <w:p w14:paraId="3D253039" w14:textId="77777777" w:rsidR="00466CD0" w:rsidRPr="00371BA9" w:rsidRDefault="00466CD0" w:rsidP="00633DB6">
      <w:pPr>
        <w:spacing w:line="480" w:lineRule="auto"/>
        <w:jc w:val="both"/>
      </w:pPr>
      <w:r w:rsidRPr="00371BA9">
        <w:lastRenderedPageBreak/>
        <w:t>RESULTS</w:t>
      </w:r>
    </w:p>
    <w:p w14:paraId="56B7C5B6" w14:textId="3F4B2087" w:rsidR="00466CD0" w:rsidRPr="00371BA9" w:rsidRDefault="00B66517" w:rsidP="00633DB6">
      <w:pPr>
        <w:spacing w:line="480" w:lineRule="auto"/>
        <w:jc w:val="both"/>
      </w:pPr>
      <w:r w:rsidRPr="00222CC5">
        <w:t>Below</w:t>
      </w:r>
      <w:r w:rsidR="00466CD0" w:rsidRPr="00222CC5">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2E1854C6" w:rsidR="00466CD0" w:rsidRPr="00371BA9" w:rsidRDefault="00466CD0" w:rsidP="00633DB6">
      <w:pPr>
        <w:spacing w:line="480" w:lineRule="auto"/>
        <w:jc w:val="both"/>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univariat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w:t>
      </w:r>
      <w:r w:rsidR="00E35220">
        <w:t>2</w:t>
      </w:r>
      <w:r w:rsidRPr="00371BA9">
        <w:t>-</w:t>
      </w:r>
      <w:r w:rsidR="00E35220">
        <w:t>5</w:t>
      </w:r>
      <w:r w:rsidRPr="00371BA9">
        <w:t xml:space="preserve">b) may not correspond directly to the sum of its fractions as represented in Figs </w:t>
      </w:r>
      <w:r w:rsidR="00E35220">
        <w:t>2</w:t>
      </w:r>
      <w:r w:rsidRPr="00371BA9">
        <w:t>-</w:t>
      </w:r>
      <w:r w:rsidR="00E35220">
        <w:t>5</w:t>
      </w:r>
      <w:r w:rsidRPr="00371BA9">
        <w:t xml:space="preserve">a., as negative </w:t>
      </w:r>
      <w:r w:rsidR="0050565F" w:rsidRPr="00371BA9">
        <w:t>R</w:t>
      </w:r>
      <w:r w:rsidR="0050565F" w:rsidRPr="0050565F">
        <w:rPr>
          <w:vertAlign w:val="superscript"/>
        </w:rPr>
        <w:t>2</w:t>
      </w:r>
      <w:r w:rsidRPr="00371BA9">
        <w:t xml:space="preserve"> values (not shown in Figs </w:t>
      </w:r>
      <w:r w:rsidR="00E35220">
        <w:t>2</w:t>
      </w:r>
      <w:r w:rsidRPr="00371BA9">
        <w:t>-</w:t>
      </w:r>
      <w:r w:rsidR="00E35220">
        <w:t>5</w:t>
      </w:r>
      <w:r w:rsidRPr="00371BA9">
        <w:t xml:space="preserve">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633DB6">
      <w:pPr>
        <w:spacing w:line="480" w:lineRule="auto"/>
        <w:jc w:val="both"/>
      </w:pPr>
      <w:r w:rsidRPr="00371BA9">
        <w:rPr>
          <w:i/>
        </w:rPr>
        <w:t>Environmental drivers of variation in species richness</w:t>
      </w:r>
    </w:p>
    <w:p w14:paraId="582FBA30" w14:textId="51E1F8BF" w:rsidR="00466CD0" w:rsidRPr="00371BA9" w:rsidRDefault="00466CD0" w:rsidP="00633DB6">
      <w:pPr>
        <w:spacing w:line="48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w:t>
      </w:r>
      <w:r w:rsidR="006B027C">
        <w:t>Fig 2</w:t>
      </w:r>
      <w:r w:rsidRPr="00371BA9">
        <w:t>a</w:t>
      </w:r>
      <w:proofErr w:type="gramStart"/>
      <w:r w:rsidRPr="00371BA9">
        <w:t>,b</w:t>
      </w:r>
      <w:proofErr w:type="gramEnd"/>
      <w:r w:rsidRPr="00371BA9">
        <w:t>).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w:t>
      </w:r>
      <w:r w:rsidR="006B027C">
        <w:t>Fig 2</w:t>
      </w:r>
      <w:r w:rsidR="00534DC5">
        <w:t>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5538054F" w:rsidR="00466CD0" w:rsidRPr="00371BA9" w:rsidRDefault="00466CD0" w:rsidP="00633DB6">
      <w:pPr>
        <w:spacing w:line="480" w:lineRule="auto"/>
        <w:jc w:val="both"/>
      </w:pPr>
      <w:r w:rsidRPr="00371BA9">
        <w:t xml:space="preserve">Species richness was highest when minimum flow conditions were unevenly distributed throughout the year (C_MinM, </w:t>
      </w:r>
      <w:r w:rsidR="0050565F" w:rsidRPr="00371BA9">
        <w:t>R</w:t>
      </w:r>
      <w:r w:rsidR="0050565F" w:rsidRPr="0050565F">
        <w:rPr>
          <w:vertAlign w:val="superscript"/>
        </w:rPr>
        <w:t>2</w:t>
      </w:r>
      <w:r w:rsidRPr="00371BA9">
        <w:t xml:space="preserve"> = 0.237, </w:t>
      </w:r>
      <w:r w:rsidR="006B027C">
        <w:t>Fig 2</w:t>
      </w:r>
      <w:r w:rsidRPr="00371BA9">
        <w:t xml:space="preserve">c), and where these seasonal patterns of minimum flows were </w:t>
      </w:r>
      <w:r w:rsidRPr="00371BA9">
        <w:lastRenderedPageBreak/>
        <w:t xml:space="preserve">consistent between years (M_MinM, </w:t>
      </w:r>
      <w:r w:rsidR="0050565F" w:rsidRPr="00371BA9">
        <w:t>R</w:t>
      </w:r>
      <w:r w:rsidR="0050565F" w:rsidRPr="0050565F">
        <w:rPr>
          <w:vertAlign w:val="superscript"/>
        </w:rPr>
        <w:t>2</w:t>
      </w:r>
      <w:r w:rsidRPr="00371BA9">
        <w:t xml:space="preserve"> = 0.129, </w:t>
      </w:r>
      <w:r w:rsidR="006B027C">
        <w:t>Fig 2</w:t>
      </w:r>
      <w:r w:rsidRPr="00371BA9">
        <w:t xml:space="preserve">d). Richness declined with increasing duration of high flow periods (HSMeanDur, </w:t>
      </w:r>
      <w:r w:rsidR="0050565F" w:rsidRPr="00371BA9">
        <w:t>R</w:t>
      </w:r>
      <w:r w:rsidR="0050565F" w:rsidRPr="0050565F">
        <w:rPr>
          <w:vertAlign w:val="superscript"/>
        </w:rPr>
        <w:t>2</w:t>
      </w:r>
      <w:r w:rsidRPr="00371BA9">
        <w:t xml:space="preserve"> = </w:t>
      </w:r>
      <w:r w:rsidR="0051650E">
        <w:t>0</w:t>
      </w:r>
      <w:r w:rsidRPr="00371BA9">
        <w:t xml:space="preserve">.290, </w:t>
      </w:r>
      <w:r w:rsidR="006B027C">
        <w:t>Fig 2</w:t>
      </w:r>
      <w:r w:rsidRPr="00371BA9">
        <w:t xml:space="preserve">e), but increased somewhat as these high flow periods became more frequent (MDFAnnHSNum, </w:t>
      </w:r>
      <w:r w:rsidR="0050565F" w:rsidRPr="00371BA9">
        <w:t>R</w:t>
      </w:r>
      <w:r w:rsidR="0050565F" w:rsidRPr="0050565F">
        <w:rPr>
          <w:vertAlign w:val="superscript"/>
        </w:rPr>
        <w:t>2</w:t>
      </w:r>
      <w:r w:rsidRPr="00371BA9">
        <w:t xml:space="preserve"> = 0.106, </w:t>
      </w:r>
      <w:r w:rsidR="006B027C">
        <w:t>Fig 2</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w:t>
      </w:r>
      <w:r w:rsidR="006B027C">
        <w:t>Fig 2</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proofErr w:type="gramStart"/>
      <w:r w:rsidR="0051650E">
        <w:t>,</w:t>
      </w:r>
      <w:r w:rsidR="006B027C">
        <w:t>Fig</w:t>
      </w:r>
      <w:proofErr w:type="gramEnd"/>
      <w:r w:rsidR="006B027C">
        <w:t xml:space="preserve"> 2</w:t>
      </w:r>
      <w:r w:rsidRPr="00371BA9">
        <w:t xml:space="preserve">h), and corroborated the trend observed in </w:t>
      </w:r>
      <w:r w:rsidR="006B027C">
        <w:t>Fig 2</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clim_pwet, </w:t>
      </w:r>
      <w:r w:rsidR="0050565F" w:rsidRPr="00371BA9">
        <w:t>R</w:t>
      </w:r>
      <w:r w:rsidR="0050565F" w:rsidRPr="0050565F">
        <w:rPr>
          <w:vertAlign w:val="superscript"/>
        </w:rPr>
        <w:t>2</w:t>
      </w:r>
      <w:r w:rsidRPr="00371BA9">
        <w:t xml:space="preserve"> = 0.390, </w:t>
      </w:r>
      <w:r w:rsidR="006B027C">
        <w:t>Fig 2</w:t>
      </w:r>
      <w:r w:rsidRPr="00371BA9">
        <w:t xml:space="preserve">i) and less </w:t>
      </w:r>
      <w:r w:rsidR="0051650E">
        <w:t>variable</w:t>
      </w:r>
      <w:r w:rsidRPr="00371BA9">
        <w:t xml:space="preserve"> temperature regimes (clim_tsea, </w:t>
      </w:r>
      <w:r w:rsidR="0050565F" w:rsidRPr="00371BA9">
        <w:t>R</w:t>
      </w:r>
      <w:r w:rsidR="0050565F" w:rsidRPr="0050565F">
        <w:rPr>
          <w:vertAlign w:val="superscript"/>
        </w:rPr>
        <w:t>2</w:t>
      </w:r>
      <w:r w:rsidRPr="00371BA9">
        <w:t xml:space="preserve"> = 0.349, </w:t>
      </w:r>
      <w:r w:rsidR="006B027C">
        <w:t>Fig 2</w:t>
      </w:r>
      <w:r w:rsidRPr="00371BA9">
        <w:t xml:space="preserve">j). Soils which contained more organic carbon (soil_soc, </w:t>
      </w:r>
      <w:r w:rsidR="0050565F" w:rsidRPr="00371BA9">
        <w:t>R</w:t>
      </w:r>
      <w:r w:rsidR="0050565F" w:rsidRPr="0050565F">
        <w:rPr>
          <w:vertAlign w:val="superscript"/>
        </w:rPr>
        <w:t>2</w:t>
      </w:r>
      <w:r w:rsidRPr="00371BA9">
        <w:t xml:space="preserve"> = 0.202, </w:t>
      </w:r>
      <w:r w:rsidR="006B027C">
        <w:t>Fig 2</w:t>
      </w:r>
      <w:r w:rsidRPr="00371BA9">
        <w:t xml:space="preserve">j) and higher silt content (soil_slt, </w:t>
      </w:r>
      <w:r w:rsidR="0050565F" w:rsidRPr="00371BA9">
        <w:t>R</w:t>
      </w:r>
      <w:r w:rsidR="0050565F" w:rsidRPr="0050565F">
        <w:rPr>
          <w:vertAlign w:val="superscript"/>
        </w:rPr>
        <w:t>2</w:t>
      </w:r>
      <w:r w:rsidRPr="00371BA9">
        <w:t xml:space="preserve"> = 0.239, </w:t>
      </w:r>
      <w:r w:rsidR="006B027C">
        <w:t>Fig 2</w:t>
      </w:r>
      <w:r w:rsidRPr="00371BA9">
        <w:t xml:space="preserve">k), lower total phosphorus (soil_pto, </w:t>
      </w:r>
      <w:r w:rsidR="0050565F" w:rsidRPr="00371BA9">
        <w:t>R</w:t>
      </w:r>
      <w:r w:rsidR="0050565F" w:rsidRPr="0050565F">
        <w:rPr>
          <w:vertAlign w:val="superscript"/>
        </w:rPr>
        <w:t>2</w:t>
      </w:r>
      <w:r w:rsidRPr="00371BA9">
        <w:t xml:space="preserve"> = 0.110, </w:t>
      </w:r>
      <w:r w:rsidR="006B027C">
        <w:t>Fig 2</w:t>
      </w:r>
      <w:r w:rsidRPr="00371BA9">
        <w:t xml:space="preserve">l) and lower available water capacity (soil_awc, </w:t>
      </w:r>
      <w:r w:rsidR="0050565F" w:rsidRPr="00371BA9">
        <w:t>R</w:t>
      </w:r>
      <w:r w:rsidR="0050565F" w:rsidRPr="0050565F">
        <w:rPr>
          <w:vertAlign w:val="superscript"/>
        </w:rPr>
        <w:t>2</w:t>
      </w:r>
      <w:r w:rsidRPr="00371BA9">
        <w:t xml:space="preserve"> = 0.203, </w:t>
      </w:r>
      <w:r w:rsidR="006B027C">
        <w:t>Fig 2</w:t>
      </w:r>
      <w:r w:rsidRPr="00371BA9">
        <w:t xml:space="preserve">m) supported richer communities. </w:t>
      </w:r>
    </w:p>
    <w:p w14:paraId="29B2CB24" w14:textId="5F3EABF6" w:rsidR="00466CD0" w:rsidRPr="00371BA9" w:rsidRDefault="00466CD0" w:rsidP="00633DB6">
      <w:pPr>
        <w:spacing w:line="480" w:lineRule="auto"/>
        <w:jc w:val="both"/>
      </w:pPr>
      <w:r w:rsidRPr="00371BA9">
        <w:t xml:space="preserve">The data </w:t>
      </w:r>
      <w:r w:rsidR="00C80C23">
        <w:t>did</w:t>
      </w:r>
      <w:r w:rsidRPr="00371BA9">
        <w:t xml:space="preserve"> not support hypothesis 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633DB6">
      <w:pPr>
        <w:spacing w:line="480" w:lineRule="auto"/>
        <w:jc w:val="both"/>
        <w:rPr>
          <w:i/>
        </w:rPr>
      </w:pPr>
      <w:r w:rsidRPr="00371BA9">
        <w:rPr>
          <w:i/>
        </w:rPr>
        <w:t>Environmental drivers of functional richness (FRic.SES)</w:t>
      </w:r>
    </w:p>
    <w:p w14:paraId="557C121D" w14:textId="097F7AA1" w:rsidR="00466CD0" w:rsidRPr="00371BA9" w:rsidRDefault="00466CD0" w:rsidP="00633DB6">
      <w:pPr>
        <w:spacing w:line="480" w:lineRule="auto"/>
        <w:jc w:val="both"/>
      </w:pPr>
      <w:r w:rsidRPr="00371BA9">
        <w:t>Variation in FRic.SES was best explained by a combination of hydrological and soil models (variation explained by the combined model = 0.405) (</w:t>
      </w:r>
      <w:r w:rsidR="006B027C">
        <w:t>Fig 3</w:t>
      </w:r>
      <w:r w:rsidRPr="00371BA9">
        <w:t>a</w:t>
      </w:r>
      <w:proofErr w:type="gramStart"/>
      <w:r w:rsidRPr="00371BA9">
        <w:t>,b</w:t>
      </w:r>
      <w:proofErr w:type="gramEnd"/>
      <w:r w:rsidRPr="00371BA9">
        <w:t xml:space="preserve">), of which the hydrological model gave the most explanatory power. Soil variables independently explained a small fraction of variation, and while flow modification and climatic variables were also associated with FRic.SES, neither model explained any variation independently. </w:t>
      </w:r>
    </w:p>
    <w:p w14:paraId="13CFD481" w14:textId="498E377B" w:rsidR="00466CD0" w:rsidRPr="00371BA9" w:rsidRDefault="00466CD0" w:rsidP="00633DB6">
      <w:pPr>
        <w:spacing w:line="480" w:lineRule="auto"/>
        <w:jc w:val="both"/>
      </w:pPr>
      <w:r w:rsidRPr="00371BA9">
        <w:lastRenderedPageBreak/>
        <w:t xml:space="preserve">FRic.SES was distributed unimodally across gradients of interannual variability in baseflow index (CVAnnBFI, </w:t>
      </w:r>
      <w:r w:rsidR="0050565F" w:rsidRPr="00371BA9">
        <w:t>R</w:t>
      </w:r>
      <w:r w:rsidR="0050565F" w:rsidRPr="0050565F">
        <w:rPr>
          <w:vertAlign w:val="superscript"/>
        </w:rPr>
        <w:t>2</w:t>
      </w:r>
      <w:r w:rsidRPr="00371BA9">
        <w:t xml:space="preserve"> = 0.170, </w:t>
      </w:r>
      <w:r w:rsidR="006B027C">
        <w:t>Fig 3</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xml:space="preserve">. Greater frequency of high flow periods was associated with lower functional richness (MDFAnnHSNum, </w:t>
      </w:r>
      <w:r w:rsidR="0050565F" w:rsidRPr="00371BA9">
        <w:t>R</w:t>
      </w:r>
      <w:r w:rsidR="0050565F" w:rsidRPr="0050565F">
        <w:rPr>
          <w:vertAlign w:val="superscript"/>
        </w:rPr>
        <w:t>2</w:t>
      </w:r>
      <w:r w:rsidRPr="00371BA9">
        <w:t xml:space="preserve"> = 0.142, </w:t>
      </w:r>
      <w:r w:rsidR="006B027C">
        <w:t>Fig 3</w:t>
      </w:r>
      <w:r w:rsidR="00A928D1">
        <w:t>d).</w:t>
      </w:r>
      <w:r w:rsidRPr="00371BA9">
        <w:t xml:space="preserve"> FRic.SES also declined as </w:t>
      </w:r>
      <w:r w:rsidR="00A03606">
        <w:t>rainfall</w:t>
      </w:r>
      <w:r w:rsidRPr="00371BA9">
        <w:t xml:space="preserve"> (clim_pwet, </w:t>
      </w:r>
      <w:r w:rsidR="0050565F" w:rsidRPr="00371BA9">
        <w:t>R</w:t>
      </w:r>
      <w:r w:rsidR="0050565F" w:rsidRPr="0050565F">
        <w:rPr>
          <w:vertAlign w:val="superscript"/>
        </w:rPr>
        <w:t>2</w:t>
      </w:r>
      <w:r w:rsidRPr="00371BA9">
        <w:t xml:space="preserve"> = 0.246, </w:t>
      </w:r>
      <w:r w:rsidR="006B027C">
        <w:t>Fig 3</w:t>
      </w:r>
      <w:r w:rsidRPr="00371BA9">
        <w:t xml:space="preserve">e), soil total nitrogen (soil_nto, </w:t>
      </w:r>
      <w:r w:rsidR="0050565F" w:rsidRPr="00371BA9">
        <w:t>R</w:t>
      </w:r>
      <w:r w:rsidR="0050565F" w:rsidRPr="0050565F">
        <w:rPr>
          <w:vertAlign w:val="superscript"/>
        </w:rPr>
        <w:t>2</w:t>
      </w:r>
      <w:r w:rsidRPr="00371BA9">
        <w:t xml:space="preserve"> = 0.144, </w:t>
      </w:r>
      <w:r w:rsidR="006B027C">
        <w:t>Fig 3</w:t>
      </w:r>
      <w:r w:rsidRPr="00371BA9">
        <w:t xml:space="preserve">f) and soil organic carbon (soil_soc, </w:t>
      </w:r>
      <w:r w:rsidR="0050565F" w:rsidRPr="00371BA9">
        <w:t>R</w:t>
      </w:r>
      <w:r w:rsidR="0050565F" w:rsidRPr="0050565F">
        <w:rPr>
          <w:vertAlign w:val="superscript"/>
        </w:rPr>
        <w:t>2</w:t>
      </w:r>
      <w:r w:rsidRPr="00371BA9">
        <w:t xml:space="preserve"> = 0.257, </w:t>
      </w:r>
      <w:r w:rsidR="006B027C">
        <w:t>Fig 3</w:t>
      </w:r>
      <w:r w:rsidRPr="00371BA9">
        <w:t xml:space="preserve">g) increased. </w:t>
      </w:r>
    </w:p>
    <w:p w14:paraId="6233850A" w14:textId="6377D195" w:rsidR="00466CD0" w:rsidRPr="00371BA9" w:rsidRDefault="00466CD0" w:rsidP="002E42C8">
      <w:pPr>
        <w:tabs>
          <w:tab w:val="left" w:pos="6560"/>
        </w:tabs>
        <w:spacing w:line="480" w:lineRule="auto"/>
        <w:jc w:val="both"/>
      </w:pPr>
      <w:r w:rsidRPr="00371BA9">
        <w:t>Hypothesis 1a was not supported, given that reduced functional richness was associated with increasing frequency of high flows. Hypothesis 1b was supported by a significant unimodal relationship interannual variability in baseflow (</w:t>
      </w:r>
      <w:r w:rsidR="006B027C">
        <w:t>Fig 3</w:t>
      </w:r>
      <w:r w:rsidRPr="00371BA9">
        <w:t>c) and functional richness (delta AICc between linear and quadratic models = 3.70). Although not selected for the final hydrological model, mean and interannual variability in duration of high flow periods (</w:t>
      </w:r>
      <w:r w:rsidR="00A03606">
        <w:t>HSMeanDur, CVAnnHSMeanDur</w:t>
      </w:r>
      <w:r w:rsidRPr="00371BA9">
        <w:t>) also showed significant unimodal relationships with FRic.SES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002E42C8">
        <w:t xml:space="preserve">). </w:t>
      </w:r>
    </w:p>
    <w:p w14:paraId="6D83CAC3" w14:textId="77777777" w:rsidR="00466CD0" w:rsidRPr="00371BA9" w:rsidRDefault="00466CD0" w:rsidP="00633DB6">
      <w:pPr>
        <w:spacing w:line="480" w:lineRule="auto"/>
        <w:jc w:val="both"/>
        <w:rPr>
          <w:i/>
        </w:rPr>
      </w:pPr>
      <w:r w:rsidRPr="00371BA9">
        <w:rPr>
          <w:i/>
        </w:rPr>
        <w:t>Environmental drivers of functional divergence (FDis.SES)</w:t>
      </w:r>
    </w:p>
    <w:p w14:paraId="74069DE3" w14:textId="5A0FAB28" w:rsidR="00466CD0" w:rsidRPr="00371BA9" w:rsidRDefault="00466CD0" w:rsidP="00633DB6">
      <w:pPr>
        <w:spacing w:line="480" w:lineRule="auto"/>
        <w:jc w:val="both"/>
      </w:pPr>
      <w:r w:rsidRPr="00371BA9">
        <w:t>FDis.SES varied substantially across the study area (3.96 standard deviations of the null distribution), and was associated with gradients of hydrology, flow modification, climatic and soil conditions. The soil model explained 0.483 of the of variation in FDis.SES; hydrology, flow modification and climatic models did not independently explain further variation (</w:t>
      </w:r>
      <w:r w:rsidR="006B027C">
        <w:t>Fig 4</w:t>
      </w:r>
      <w:r w:rsidRPr="00371BA9">
        <w:t>a</w:t>
      </w:r>
      <w:proofErr w:type="gramStart"/>
      <w:r w:rsidRPr="00371BA9">
        <w:t>,b</w:t>
      </w:r>
      <w:proofErr w:type="gramEnd"/>
      <w:r w:rsidRPr="00371BA9">
        <w:t xml:space="preserve">). </w:t>
      </w:r>
    </w:p>
    <w:p w14:paraId="3CE401D4" w14:textId="5E554695" w:rsidR="00466CD0" w:rsidRPr="00371BA9" w:rsidRDefault="00466CD0" w:rsidP="00633DB6">
      <w:pPr>
        <w:spacing w:line="480" w:lineRule="auto"/>
        <w:jc w:val="both"/>
      </w:pPr>
      <w:r w:rsidRPr="00371BA9">
        <w:t xml:space="preserve">Rivers with moderate seasonality of maximum flows tended to support communities with high functional divergence (C_MaxM, </w:t>
      </w:r>
      <w:r w:rsidR="0050565F" w:rsidRPr="00371BA9">
        <w:t>R</w:t>
      </w:r>
      <w:r w:rsidR="0050565F" w:rsidRPr="0050565F">
        <w:rPr>
          <w:vertAlign w:val="superscript"/>
        </w:rPr>
        <w:t>2</w:t>
      </w:r>
      <w:r w:rsidRPr="00371BA9">
        <w:t xml:space="preserve"> = 0.321, </w:t>
      </w:r>
      <w:r w:rsidR="006B027C">
        <w:t>Fig 4</w:t>
      </w:r>
      <w:r w:rsidRPr="00371BA9">
        <w:t xml:space="preserve">c). The entire range of FDis.SES was represented by rivers associated with highly seasonal patterns of maximum flows (C_MaxM), however. As with functional richness, FDis.SES declined with increasing frequency of high flows (MDFAnnHSNum, </w:t>
      </w:r>
      <w:r w:rsidR="0050565F" w:rsidRPr="00371BA9">
        <w:t>R</w:t>
      </w:r>
      <w:r w:rsidR="0050565F" w:rsidRPr="0050565F">
        <w:rPr>
          <w:vertAlign w:val="superscript"/>
        </w:rPr>
        <w:t>2</w:t>
      </w:r>
      <w:r w:rsidRPr="00371BA9">
        <w:t xml:space="preserve"> = 0.112, </w:t>
      </w:r>
      <w:r w:rsidR="006B027C">
        <w:t>Fig 4</w:t>
      </w:r>
      <w:r w:rsidRPr="00371BA9">
        <w:t xml:space="preserve">d). Functional divergence also varied with flow modification affecting high flow frequency </w:t>
      </w:r>
      <w:r w:rsidRPr="00371BA9">
        <w:lastRenderedPageBreak/>
        <w:t xml:space="preserve">(MDFAnnHSNum.mod, </w:t>
      </w:r>
      <w:r w:rsidR="0050565F" w:rsidRPr="00371BA9">
        <w:t>R</w:t>
      </w:r>
      <w:r w:rsidR="0050565F" w:rsidRPr="0050565F">
        <w:rPr>
          <w:vertAlign w:val="superscript"/>
        </w:rPr>
        <w:t>2</w:t>
      </w:r>
      <w:r w:rsidRPr="00371BA9">
        <w:t xml:space="preserve"> = 0.144, </w:t>
      </w:r>
      <w:r w:rsidR="006B027C">
        <w:t>Fig 4</w:t>
      </w:r>
      <w:r w:rsidRPr="00371BA9">
        <w:t xml:space="preserve">e): lower flooding frequency tended to be associated with higher functional divergence. Also tracking trends observed for FRic.SES, FDis.SES declined with increasing rainfall (clim_pwet, </w:t>
      </w:r>
      <w:r w:rsidR="0050565F" w:rsidRPr="00371BA9">
        <w:t>R</w:t>
      </w:r>
      <w:r w:rsidR="0050565F" w:rsidRPr="0050565F">
        <w:rPr>
          <w:vertAlign w:val="superscript"/>
        </w:rPr>
        <w:t>2</w:t>
      </w:r>
      <w:r w:rsidRPr="00371BA9">
        <w:t xml:space="preserve"> = 0.141, </w:t>
      </w:r>
      <w:r w:rsidR="006B027C">
        <w:t>Fig 4</w:t>
      </w:r>
      <w:r w:rsidRPr="00371BA9">
        <w:t xml:space="preserve">f), soil total nitrogen (soil_nto, </w:t>
      </w:r>
      <w:r w:rsidR="0050565F" w:rsidRPr="00371BA9">
        <w:t>R</w:t>
      </w:r>
      <w:r w:rsidR="0050565F" w:rsidRPr="0050565F">
        <w:rPr>
          <w:vertAlign w:val="superscript"/>
        </w:rPr>
        <w:t>2</w:t>
      </w:r>
      <w:r w:rsidRPr="00371BA9">
        <w:t xml:space="preserve"> = 0.111, </w:t>
      </w:r>
      <w:r w:rsidR="006B027C">
        <w:t>Fig 4</w:t>
      </w:r>
      <w:r w:rsidRPr="00371BA9">
        <w:t xml:space="preserve">g) and soil organic carbon (soil_soc, </w:t>
      </w:r>
      <w:r w:rsidR="0050565F" w:rsidRPr="00371BA9">
        <w:t>R</w:t>
      </w:r>
      <w:r w:rsidR="0050565F" w:rsidRPr="0050565F">
        <w:rPr>
          <w:vertAlign w:val="superscript"/>
        </w:rPr>
        <w:t>2</w:t>
      </w:r>
      <w:r w:rsidRPr="00371BA9">
        <w:t xml:space="preserve"> = 0.344, </w:t>
      </w:r>
      <w:r w:rsidR="006B027C">
        <w:t>Fig 4</w:t>
      </w:r>
      <w:r w:rsidRPr="00371BA9">
        <w:t>h).</w:t>
      </w:r>
    </w:p>
    <w:p w14:paraId="1226FF4E" w14:textId="1B775211" w:rsidR="00466CD0" w:rsidRPr="00371BA9" w:rsidRDefault="00687ACC" w:rsidP="00633DB6">
      <w:pPr>
        <w:spacing w:line="48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w:t>
      </w:r>
      <w:r w:rsidR="006B027C">
        <w:t>Fig 4</w:t>
      </w:r>
      <w:r w:rsidR="00466CD0" w:rsidRPr="00371BA9">
        <w:t>d</w:t>
      </w:r>
      <w:proofErr w:type="gramStart"/>
      <w:r w:rsidR="00466CD0" w:rsidRPr="00371BA9">
        <w:t>,e</w:t>
      </w:r>
      <w:proofErr w:type="gramEnd"/>
      <w:r w:rsidR="00466CD0" w:rsidRPr="00371BA9">
        <w:t>), opposing the prediction made in hypothesis 1a, while the unimodal relationship with constancy of maximum flows (</w:t>
      </w:r>
      <w:r w:rsidR="006B027C">
        <w:t>Fig 4</w:t>
      </w:r>
      <w:r w:rsidR="00466CD0" w:rsidRPr="00371BA9">
        <w:t>c) provided some support for hypothesis 1b (delta AICc between linea</w:t>
      </w:r>
      <w:r>
        <w:t>r and quadratic models = 10.08</w:t>
      </w:r>
      <w:r w:rsidR="00466CD0" w:rsidRPr="00371BA9">
        <w:t>). Scant evidence to</w:t>
      </w:r>
      <w:r>
        <w:t xml:space="preserve"> support hypothesis 2 was found:</w:t>
      </w:r>
      <w:r w:rsidR="00466CD0" w:rsidRPr="00371BA9">
        <w:t xml:space="preserve"> as with FRic.SES, a weak but significant relationship was present between FDis.SES and dry season mean daily flow (</w:t>
      </w:r>
      <w:r w:rsidR="00534DC5">
        <w:t>see Supporting Information</w:t>
      </w:r>
      <w:r w:rsidR="00466CD0" w:rsidRPr="00371BA9">
        <w:t xml:space="preserve"> S1).</w:t>
      </w:r>
    </w:p>
    <w:p w14:paraId="7D1D0C47" w14:textId="77777777" w:rsidR="00466CD0" w:rsidRPr="00371BA9" w:rsidRDefault="00466CD0" w:rsidP="00633DB6">
      <w:pPr>
        <w:spacing w:line="480" w:lineRule="auto"/>
        <w:jc w:val="both"/>
        <w:rPr>
          <w:i/>
        </w:rPr>
      </w:pPr>
      <w:r w:rsidRPr="00371BA9">
        <w:rPr>
          <w:i/>
        </w:rPr>
        <w:t>Environmental drivers of variation in proportional abundance of exotic species</w:t>
      </w:r>
    </w:p>
    <w:p w14:paraId="5E6D01CB" w14:textId="4D6B8B58" w:rsidR="00466CD0" w:rsidRPr="00371BA9" w:rsidRDefault="00466CD0" w:rsidP="00633DB6">
      <w:pPr>
        <w:spacing w:line="480" w:lineRule="auto"/>
        <w:jc w:val="both"/>
      </w:pPr>
      <w:r w:rsidRPr="00371BA9">
        <w:t>Variation in exotic species abundance was jointly explained by hydrology, land use, soil and climatic models (0.665 of variation explained by the combined model) (</w:t>
      </w:r>
      <w:r w:rsidR="006B027C">
        <w:t>Fig 5</w:t>
      </w:r>
      <w:r w:rsidRPr="00371BA9">
        <w:t>a</w:t>
      </w:r>
      <w:proofErr w:type="gramStart"/>
      <w:r w:rsidRPr="00371BA9">
        <w:t>,b</w:t>
      </w:r>
      <w:proofErr w:type="gramEnd"/>
      <w:r w:rsidRPr="00371BA9">
        <w:t xml:space="preserve">).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355F63D3" w:rsidR="00466CD0" w:rsidRPr="00371BA9" w:rsidRDefault="00466CD0" w:rsidP="00633DB6">
      <w:pPr>
        <w:spacing w:line="480" w:lineRule="auto"/>
        <w:jc w:val="both"/>
      </w:pPr>
      <w:r w:rsidRPr="00371BA9">
        <w:t xml:space="preserve">Exotic abundance </w:t>
      </w:r>
      <w:r w:rsidR="003F6645">
        <w:t>closely</w:t>
      </w:r>
      <w:r w:rsidRPr="00371BA9">
        <w:t xml:space="preserve"> tracked interannual variability in baseflow index (CVAnnBFI, </w:t>
      </w:r>
      <w:r w:rsidR="0050565F" w:rsidRPr="00371BA9">
        <w:t>R</w:t>
      </w:r>
      <w:r w:rsidR="0050565F" w:rsidRPr="0050565F">
        <w:rPr>
          <w:vertAlign w:val="superscript"/>
        </w:rPr>
        <w:t>2</w:t>
      </w:r>
      <w:r w:rsidRPr="00371BA9">
        <w:t xml:space="preserve"> =0.412, </w:t>
      </w:r>
      <w:r w:rsidR="006B027C">
        <w:t>Fig 5</w:t>
      </w:r>
      <w:r w:rsidRPr="00371BA9">
        <w:t xml:space="preserve">c), and also </w:t>
      </w:r>
      <w:r w:rsidR="003F6645">
        <w:t>rose</w:t>
      </w:r>
      <w:r w:rsidRPr="00371BA9">
        <w:t xml:space="preserve"> as maximum flows became more uniformly distributed across seasons (i.e. a lack of flow seasonality) (C_MaxM, </w:t>
      </w:r>
      <w:r w:rsidR="0050565F" w:rsidRPr="00371BA9">
        <w:t>R</w:t>
      </w:r>
      <w:r w:rsidR="0050565F" w:rsidRPr="0050565F">
        <w:rPr>
          <w:vertAlign w:val="superscript"/>
        </w:rPr>
        <w:t>2</w:t>
      </w:r>
      <w:r w:rsidRPr="00371BA9">
        <w:t xml:space="preserve"> = 0.157, </w:t>
      </w:r>
      <w:r w:rsidR="006B027C">
        <w:t>Fig 5</w:t>
      </w:r>
      <w:r w:rsidRPr="00371BA9">
        <w:t xml:space="preserve">d). We found a trough-shaped relationship between interannual variability in dry season flows and exotic abundance (CVMDFDry, </w:t>
      </w:r>
      <w:r w:rsidR="0050565F" w:rsidRPr="00371BA9">
        <w:t>R</w:t>
      </w:r>
      <w:r w:rsidR="0050565F" w:rsidRPr="0050565F">
        <w:rPr>
          <w:vertAlign w:val="superscript"/>
        </w:rPr>
        <w:t>2</w:t>
      </w:r>
      <w:r w:rsidRPr="00371BA9">
        <w:t xml:space="preserve"> = 0.412, </w:t>
      </w:r>
      <w:r w:rsidR="006B027C">
        <w:t>Fig 5</w:t>
      </w:r>
      <w:r w:rsidRPr="00371BA9">
        <w:t xml:space="preserve">e), although the lower end of the distribution was data-poor and may have been unduly influenced by values for a single pair of sites. Throughout the centre and upper ranges of the distribution, however, exotic abundance increased strongly with interannual variability in dry season flow. Exotic abundance </w:t>
      </w:r>
      <w:r w:rsidRPr="00371BA9">
        <w:lastRenderedPageBreak/>
        <w:t xml:space="preserve">also increased with interannual variability in high spell duration (CVAnnHSMeanDur, </w:t>
      </w:r>
      <w:r w:rsidR="0050565F" w:rsidRPr="00371BA9">
        <w:t>R</w:t>
      </w:r>
      <w:r w:rsidR="0050565F" w:rsidRPr="0050565F">
        <w:rPr>
          <w:vertAlign w:val="superscript"/>
        </w:rPr>
        <w:t>2</w:t>
      </w:r>
      <w:r w:rsidRPr="00371BA9">
        <w:t xml:space="preserve"> = 0.129, </w:t>
      </w:r>
      <w:r w:rsidR="006B027C">
        <w:t>Fig 5</w:t>
      </w:r>
      <w:r w:rsidRPr="00371BA9">
        <w:t xml:space="preserve">f). The proportion of the upstream catchment used for irrigated agricultural production was a strong positive predictor of exotic abundance (production_irrigated, </w:t>
      </w:r>
      <w:r w:rsidR="0050565F" w:rsidRPr="00371BA9">
        <w:t>R</w:t>
      </w:r>
      <w:r w:rsidR="0050565F" w:rsidRPr="0050565F">
        <w:rPr>
          <w:vertAlign w:val="superscript"/>
        </w:rPr>
        <w:t>2</w:t>
      </w:r>
      <w:r w:rsidRPr="00371BA9">
        <w:t xml:space="preserve"> = 0.37, </w:t>
      </w:r>
      <w:r w:rsidR="006B027C">
        <w:t>Fig 5</w:t>
      </w:r>
      <w:r w:rsidRPr="00371BA9">
        <w:t xml:space="preserve">g), as was production from relatively natural environments, although somewhat less so (production_natural, </w:t>
      </w:r>
      <w:r w:rsidR="0050565F" w:rsidRPr="00371BA9">
        <w:t>R</w:t>
      </w:r>
      <w:r w:rsidR="0050565F" w:rsidRPr="0050565F">
        <w:rPr>
          <w:vertAlign w:val="superscript"/>
        </w:rPr>
        <w:t>2</w:t>
      </w:r>
      <w:r w:rsidRPr="00371BA9">
        <w:t xml:space="preserve"> = 0.232, </w:t>
      </w:r>
      <w:r w:rsidR="00CF54B2">
        <w:t>Fig</w:t>
      </w:r>
      <w:r w:rsidRPr="00371BA9">
        <w:t xml:space="preserve"> </w:t>
      </w:r>
      <w:r w:rsidR="00534DC5">
        <w:t>4</w:t>
      </w:r>
      <w:r w:rsidRPr="00371BA9">
        <w:t xml:space="preserve">h). Exotic abundance declined as dry season precipitation increased (clim_pdry, </w:t>
      </w:r>
      <w:r w:rsidR="0050565F" w:rsidRPr="00371BA9">
        <w:t>R</w:t>
      </w:r>
      <w:r w:rsidR="0050565F" w:rsidRPr="0050565F">
        <w:rPr>
          <w:vertAlign w:val="superscript"/>
        </w:rPr>
        <w:t>2</w:t>
      </w:r>
      <w:r w:rsidRPr="00371BA9">
        <w:t xml:space="preserve"> = 0.207, </w:t>
      </w:r>
      <w:r w:rsidR="006B027C">
        <w:t>Fig 5</w:t>
      </w:r>
      <w:r w:rsidRPr="00371BA9">
        <w:t xml:space="preserve">i), increased with soil pH (soil_phc, </w:t>
      </w:r>
      <w:r w:rsidR="0050565F" w:rsidRPr="00371BA9">
        <w:t>R</w:t>
      </w:r>
      <w:r w:rsidR="0050565F" w:rsidRPr="0050565F">
        <w:rPr>
          <w:vertAlign w:val="superscript"/>
        </w:rPr>
        <w:t>2</w:t>
      </w:r>
      <w:r w:rsidRPr="00371BA9">
        <w:t xml:space="preserve"> = 0.242, Fig Xj), and decreased with soil depth to hard rock (soil_der, </w:t>
      </w:r>
      <w:r w:rsidR="0050565F" w:rsidRPr="00371BA9">
        <w:t>R</w:t>
      </w:r>
      <w:r w:rsidR="0050565F" w:rsidRPr="0050565F">
        <w:rPr>
          <w:vertAlign w:val="superscript"/>
        </w:rPr>
        <w:t>2</w:t>
      </w:r>
      <w:r w:rsidRPr="00371BA9">
        <w:t xml:space="preserve"> = 0.140, </w:t>
      </w:r>
      <w:r w:rsidR="006B027C">
        <w:t>Fig 5</w:t>
      </w:r>
      <w:r w:rsidRPr="00371BA9">
        <w:t>k).</w:t>
      </w:r>
    </w:p>
    <w:p w14:paraId="43469C56" w14:textId="77777777" w:rsidR="00466CD0" w:rsidRPr="00371BA9" w:rsidRDefault="00466CD0" w:rsidP="00633DB6">
      <w:pPr>
        <w:spacing w:line="480" w:lineRule="auto"/>
        <w:jc w:val="both"/>
      </w:pPr>
      <w:r w:rsidRPr="00371BA9">
        <w:t>With respect to hypothesis 1a, we found the opposite of expected: hydrological heterogeneity (as measured by CVAnnBFI, CVMDFDry and CVAnnHSMeanDur) appears to be associated with higher exotic abundance. These relationships did not exhibit unimodality. Production land uses were associated with higher exotic abundance, supporting hypothesis 2.</w:t>
      </w:r>
    </w:p>
    <w:p w14:paraId="06E86257" w14:textId="20B73FDC" w:rsidR="00466CD0" w:rsidRPr="00371BA9" w:rsidRDefault="00320002" w:rsidP="00633DB6">
      <w:pPr>
        <w:keepNext/>
        <w:spacing w:line="480" w:lineRule="auto"/>
        <w:jc w:val="both"/>
      </w:pPr>
      <w:r>
        <w:rPr>
          <w:noProof/>
          <w:lang w:eastAsia="en-AU"/>
        </w:rPr>
        <w:lastRenderedPageBreak/>
        <w:drawing>
          <wp:inline distT="0" distB="0" distL="0" distR="0" wp14:anchorId="311993A5" wp14:editId="5E377DCD">
            <wp:extent cx="5731510" cy="4660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peciesRichness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660900"/>
                    </a:xfrm>
                    <a:prstGeom prst="rect">
                      <a:avLst/>
                    </a:prstGeom>
                  </pic:spPr>
                </pic:pic>
              </a:graphicData>
            </a:graphic>
          </wp:inline>
        </w:drawing>
      </w:r>
    </w:p>
    <w:p w14:paraId="1C1167F1" w14:textId="336A1102"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2</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univariate relationships between species richness and environmental variables describing c.) </w:t>
      </w:r>
      <w:proofErr w:type="gramStart"/>
      <w:r w:rsidRPr="00371BA9">
        <w:rPr>
          <w:sz w:val="22"/>
          <w:szCs w:val="22"/>
        </w:rPr>
        <w:t>constancy</w:t>
      </w:r>
      <w:proofErr w:type="gramEnd"/>
      <w:r w:rsidRPr="00371BA9">
        <w:rPr>
          <w:sz w:val="22"/>
          <w:szCs w:val="22"/>
        </w:rPr>
        <w:t xml:space="preserve"> of monthly minimum daily flow (C_MinM); d.) </w:t>
      </w:r>
      <w:proofErr w:type="gramStart"/>
      <w:r w:rsidRPr="00371BA9">
        <w:rPr>
          <w:sz w:val="22"/>
          <w:szCs w:val="22"/>
        </w:rPr>
        <w:t>contingency</w:t>
      </w:r>
      <w:proofErr w:type="gramEnd"/>
      <w:r w:rsidRPr="00371BA9">
        <w:rPr>
          <w:sz w:val="22"/>
          <w:szCs w:val="22"/>
        </w:rPr>
        <w:t xml:space="preserve"> of monthly minimum daily flows (M_MinM); e.) </w:t>
      </w:r>
      <w:proofErr w:type="gramStart"/>
      <w:r w:rsidRPr="00371BA9">
        <w:rPr>
          <w:sz w:val="22"/>
          <w:szCs w:val="22"/>
        </w:rPr>
        <w:t>mean</w:t>
      </w:r>
      <w:proofErr w:type="gramEnd"/>
      <w:r w:rsidRPr="00371BA9">
        <w:rPr>
          <w:sz w:val="22"/>
          <w:szCs w:val="22"/>
        </w:rPr>
        <w:t xml:space="preserve"> duration of high flow periods (HSMeanDur, days); f.) </w:t>
      </w:r>
      <w:proofErr w:type="gramStart"/>
      <w:r w:rsidRPr="00371BA9">
        <w:rPr>
          <w:sz w:val="22"/>
          <w:szCs w:val="22"/>
        </w:rPr>
        <w:t>mean</w:t>
      </w:r>
      <w:proofErr w:type="gramEnd"/>
      <w:r w:rsidRPr="00371BA9">
        <w:rPr>
          <w:sz w:val="22"/>
          <w:szCs w:val="22"/>
        </w:rPr>
        <w:t xml:space="preserve"> annual frequency of high flow periods (MDFAnnHSNum); g.) </w:t>
      </w:r>
      <w:proofErr w:type="gramStart"/>
      <w:r w:rsidRPr="00371BA9">
        <w:rPr>
          <w:sz w:val="22"/>
          <w:szCs w:val="22"/>
        </w:rPr>
        <w:t>modification</w:t>
      </w:r>
      <w:proofErr w:type="gramEnd"/>
      <w:r w:rsidRPr="00371BA9">
        <w:rPr>
          <w:sz w:val="22"/>
          <w:szCs w:val="22"/>
        </w:rPr>
        <w:t xml:space="preserve"> of dry season mean daily flow (MDFMDFDry.mod, % change); h.) </w:t>
      </w:r>
      <w:proofErr w:type="gramStart"/>
      <w:r w:rsidRPr="00371BA9">
        <w:rPr>
          <w:sz w:val="22"/>
          <w:szCs w:val="22"/>
        </w:rPr>
        <w:t>modification</w:t>
      </w:r>
      <w:proofErr w:type="gramEnd"/>
      <w:r w:rsidRPr="00371BA9">
        <w:rPr>
          <w:sz w:val="22"/>
          <w:szCs w:val="22"/>
        </w:rPr>
        <w:t xml:space="preserve"> of contingency of monthly minimum daily flows (M_MinM.mod, % change); i.) </w:t>
      </w:r>
      <w:proofErr w:type="gramStart"/>
      <w:r w:rsidRPr="00371BA9">
        <w:rPr>
          <w:sz w:val="22"/>
          <w:szCs w:val="22"/>
        </w:rPr>
        <w:t>precipitation</w:t>
      </w:r>
      <w:proofErr w:type="gramEnd"/>
      <w:r w:rsidRPr="00371BA9">
        <w:rPr>
          <w:sz w:val="22"/>
          <w:szCs w:val="22"/>
        </w:rPr>
        <w:t xml:space="preserve"> in the wettest quarter of the year (clim_pwet, mm); j.) </w:t>
      </w:r>
      <w:proofErr w:type="gramStart"/>
      <w:r w:rsidRPr="00371BA9">
        <w:rPr>
          <w:sz w:val="22"/>
          <w:szCs w:val="22"/>
        </w:rPr>
        <w:t>temperature</w:t>
      </w:r>
      <w:proofErr w:type="gramEnd"/>
      <w:r w:rsidRPr="00371BA9">
        <w:rPr>
          <w:sz w:val="22"/>
          <w:szCs w:val="22"/>
        </w:rPr>
        <w:t xml:space="preserve"> seasonality (clim_tsea, standard deviation * 100); k.) </w:t>
      </w:r>
      <w:proofErr w:type="gramStart"/>
      <w:r w:rsidRPr="00371BA9">
        <w:rPr>
          <w:sz w:val="22"/>
          <w:szCs w:val="22"/>
        </w:rPr>
        <w:t>soil</w:t>
      </w:r>
      <w:proofErr w:type="gramEnd"/>
      <w:r w:rsidRPr="00371BA9">
        <w:rPr>
          <w:sz w:val="22"/>
          <w:szCs w:val="22"/>
        </w:rPr>
        <w:t xml:space="preserve"> organic carbon (soil_soc, %); l.) soil silt content (soil_slt, %); m.) soil total phosphorus (soil_pto, %); n.) soil available water capacity (soil_awc, %). Species richness is presented as standardised by plot area. Fitted lines depict ordinary least-squares regression models. Shaded areas depict the smoothed 95% confidence interval around the regression model.</w:t>
      </w:r>
    </w:p>
    <w:p w14:paraId="62CD5533" w14:textId="2E50AA81" w:rsidR="00466CD0" w:rsidRPr="00371BA9" w:rsidRDefault="001F4320" w:rsidP="00633DB6">
      <w:pPr>
        <w:keepNext/>
        <w:spacing w:line="480" w:lineRule="auto"/>
        <w:jc w:val="both"/>
      </w:pPr>
      <w:r>
        <w:rPr>
          <w:noProof/>
          <w:lang w:eastAsia="en-AU"/>
        </w:rPr>
        <w:lastRenderedPageBreak/>
        <w:drawing>
          <wp:inline distT="0" distB="0" distL="0" distR="0" wp14:anchorId="67A9EB4E" wp14:editId="15308AF5">
            <wp:extent cx="5731510" cy="342265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ic.SES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22650"/>
                    </a:xfrm>
                    <a:prstGeom prst="rect">
                      <a:avLst/>
                    </a:prstGeom>
                  </pic:spPr>
                </pic:pic>
              </a:graphicData>
            </a:graphic>
          </wp:inline>
        </w:drawing>
      </w:r>
    </w:p>
    <w:p w14:paraId="713B1A16" w14:textId="50532FA6" w:rsidR="00466CD0" w:rsidRPr="00222CC5"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3</w:t>
      </w:r>
      <w:r w:rsidRPr="00371BA9">
        <w:rPr>
          <w:noProof/>
          <w:sz w:val="22"/>
          <w:szCs w:val="22"/>
        </w:rPr>
        <w:fldChar w:fldCharType="end"/>
      </w:r>
      <w:r w:rsidRPr="00371BA9">
        <w:rPr>
          <w:sz w:val="22"/>
          <w:szCs w:val="22"/>
        </w:rPr>
        <w:t xml:space="preserve">. Environmental drivers of standardised effect size functional richness (FRic.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FRic.SES and environmental variables describing c.) </w:t>
      </w:r>
      <w:proofErr w:type="gramStart"/>
      <w:r w:rsidRPr="00371BA9">
        <w:rPr>
          <w:sz w:val="22"/>
          <w:szCs w:val="22"/>
        </w:rPr>
        <w:t>interannual</w:t>
      </w:r>
      <w:proofErr w:type="gramEnd"/>
      <w:r w:rsidRPr="00371BA9">
        <w:rPr>
          <w:sz w:val="22"/>
          <w:szCs w:val="22"/>
        </w:rPr>
        <w:t xml:space="preserve"> variability in baseflow (CVAnnBFI); d.) </w:t>
      </w:r>
      <w:proofErr w:type="gramStart"/>
      <w:r w:rsidRPr="00371BA9">
        <w:rPr>
          <w:sz w:val="22"/>
          <w:szCs w:val="22"/>
        </w:rPr>
        <w:t>mean</w:t>
      </w:r>
      <w:proofErr w:type="gramEnd"/>
      <w:r w:rsidRPr="00371BA9">
        <w:rPr>
          <w:sz w:val="22"/>
          <w:szCs w:val="22"/>
        </w:rPr>
        <w:t xml:space="preserve"> annual frequency of high flow periods (MDFAnnHSNum);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the wettest quarter (clim_pwet, mm); g.) </w:t>
      </w:r>
      <w:proofErr w:type="gramStart"/>
      <w:r w:rsidRPr="00371BA9">
        <w:rPr>
          <w:sz w:val="22"/>
          <w:szCs w:val="22"/>
        </w:rPr>
        <w:t>soil</w:t>
      </w:r>
      <w:proofErr w:type="gramEnd"/>
      <w:r w:rsidRPr="00371BA9">
        <w:rPr>
          <w:sz w:val="22"/>
          <w:szCs w:val="22"/>
        </w:rPr>
        <w:t xml:space="preserve"> total nitrogen (soil_nto, %); h.) soil organic carbon (soil_soc, %). Fitted lines depict ordinary least-squares regression models. Shaded areas depict the smoothed 95% confidence interval around the regression model.</w:t>
      </w:r>
    </w:p>
    <w:p w14:paraId="0364B428" w14:textId="77777777" w:rsidR="00466CD0" w:rsidRPr="00371BA9" w:rsidRDefault="00466CD0" w:rsidP="00633DB6">
      <w:pPr>
        <w:spacing w:line="480" w:lineRule="auto"/>
        <w:jc w:val="both"/>
      </w:pPr>
    </w:p>
    <w:p w14:paraId="4960273E" w14:textId="10B86BCF" w:rsidR="00466CD0" w:rsidRPr="00371BA9" w:rsidRDefault="001F4320" w:rsidP="00633DB6">
      <w:pPr>
        <w:keepNext/>
        <w:spacing w:line="480" w:lineRule="auto"/>
        <w:jc w:val="both"/>
      </w:pPr>
      <w:r>
        <w:rPr>
          <w:noProof/>
          <w:lang w:eastAsia="en-AU"/>
        </w:rPr>
        <w:lastRenderedPageBreak/>
        <w:drawing>
          <wp:inline distT="0" distB="0" distL="0" distR="0" wp14:anchorId="0E0C9308" wp14:editId="12CE9536">
            <wp:extent cx="5731510" cy="347535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Dis.SES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75355"/>
                    </a:xfrm>
                    <a:prstGeom prst="rect">
                      <a:avLst/>
                    </a:prstGeom>
                  </pic:spPr>
                </pic:pic>
              </a:graphicData>
            </a:graphic>
          </wp:inline>
        </w:drawing>
      </w:r>
    </w:p>
    <w:p w14:paraId="08CE3EA8" w14:textId="61FA2C71" w:rsidR="00466CD0" w:rsidRPr="00371BA9"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4</w:t>
      </w:r>
      <w:r w:rsidRPr="00371BA9">
        <w:rPr>
          <w:noProof/>
          <w:sz w:val="22"/>
          <w:szCs w:val="22"/>
        </w:rPr>
        <w:fldChar w:fldCharType="end"/>
      </w:r>
      <w:r w:rsidRPr="00371BA9">
        <w:rPr>
          <w:sz w:val="22"/>
          <w:szCs w:val="22"/>
        </w:rPr>
        <w:t xml:space="preserve">. Environmental drivers of standardised effect size functional dispersion (FDis.S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FDis.SES and environmental variables describing c.) </w:t>
      </w:r>
      <w:proofErr w:type="gramStart"/>
      <w:r w:rsidRPr="00371BA9">
        <w:rPr>
          <w:sz w:val="22"/>
          <w:szCs w:val="22"/>
        </w:rPr>
        <w:t>constancy</w:t>
      </w:r>
      <w:proofErr w:type="gramEnd"/>
      <w:r w:rsidRPr="00371BA9">
        <w:rPr>
          <w:sz w:val="22"/>
          <w:szCs w:val="22"/>
        </w:rPr>
        <w:t xml:space="preserve"> of monthly maximum daily flows (C_MaxM); d.) </w:t>
      </w:r>
      <w:proofErr w:type="gramStart"/>
      <w:r w:rsidRPr="00371BA9">
        <w:rPr>
          <w:sz w:val="22"/>
          <w:szCs w:val="22"/>
        </w:rPr>
        <w:t>mean</w:t>
      </w:r>
      <w:proofErr w:type="gramEnd"/>
      <w:r w:rsidRPr="00371BA9">
        <w:rPr>
          <w:sz w:val="22"/>
          <w:szCs w:val="22"/>
        </w:rPr>
        <w:t xml:space="preserve"> annual frequency of high flow periods (MDFAnnHSNum);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wettest quarter (clim_pwet, mm); g.) </w:t>
      </w:r>
      <w:proofErr w:type="gramStart"/>
      <w:r w:rsidRPr="00371BA9">
        <w:rPr>
          <w:sz w:val="22"/>
          <w:szCs w:val="22"/>
        </w:rPr>
        <w:t>soil</w:t>
      </w:r>
      <w:proofErr w:type="gramEnd"/>
      <w:r w:rsidRPr="00371BA9">
        <w:rPr>
          <w:sz w:val="22"/>
          <w:szCs w:val="22"/>
        </w:rPr>
        <w:t xml:space="preserve"> total nitrogen (soil_nto, %); h.) soil organic carbon (soil_soc, %). Fitted lines depict ordinary least-squares regression models. Shaded areas depict the smoothed 95% confidence interval around the regression model.</w:t>
      </w:r>
    </w:p>
    <w:p w14:paraId="6B46714B" w14:textId="77777777" w:rsidR="00466CD0" w:rsidRPr="00371BA9" w:rsidRDefault="00466CD0" w:rsidP="00633DB6">
      <w:pPr>
        <w:spacing w:line="480" w:lineRule="auto"/>
        <w:jc w:val="both"/>
      </w:pPr>
    </w:p>
    <w:p w14:paraId="08754847" w14:textId="242BC45C" w:rsidR="00466CD0" w:rsidRPr="00371BA9" w:rsidRDefault="001F4320" w:rsidP="00633DB6">
      <w:pPr>
        <w:keepNext/>
        <w:spacing w:line="480" w:lineRule="auto"/>
        <w:jc w:val="both"/>
      </w:pPr>
      <w:r>
        <w:rPr>
          <w:noProof/>
          <w:lang w:eastAsia="en-AU"/>
        </w:rPr>
        <w:lastRenderedPageBreak/>
        <w:drawing>
          <wp:inline distT="0" distB="0" distL="0" distR="0" wp14:anchorId="3E18C128" wp14:editId="7FBFD38A">
            <wp:extent cx="5731510" cy="466598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xotics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665980"/>
                    </a:xfrm>
                    <a:prstGeom prst="rect">
                      <a:avLst/>
                    </a:prstGeom>
                  </pic:spPr>
                </pic:pic>
              </a:graphicData>
            </a:graphic>
          </wp:inline>
        </w:drawing>
      </w:r>
      <w:bookmarkStart w:id="1" w:name="_GoBack"/>
      <w:bookmarkEnd w:id="1"/>
    </w:p>
    <w:p w14:paraId="1662935A" w14:textId="5A1B87D3" w:rsidR="00466CD0" w:rsidRDefault="00466CD0" w:rsidP="00222CC5">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005C5577">
        <w:rPr>
          <w:noProof/>
          <w:sz w:val="22"/>
          <w:szCs w:val="22"/>
        </w:rPr>
        <w:t>5</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 xml:space="preserve">elected relationships between exotic abundance and environmental variables describing c.) </w:t>
      </w:r>
      <w:proofErr w:type="gramStart"/>
      <w:r w:rsidRPr="00371BA9">
        <w:rPr>
          <w:sz w:val="22"/>
          <w:szCs w:val="22"/>
        </w:rPr>
        <w:t>interannual</w:t>
      </w:r>
      <w:proofErr w:type="gramEnd"/>
      <w:r w:rsidRPr="00371BA9">
        <w:rPr>
          <w:sz w:val="22"/>
          <w:szCs w:val="22"/>
        </w:rPr>
        <w:t xml:space="preserve"> variability in baseflow index (CVAnnBFI); d.) </w:t>
      </w:r>
      <w:proofErr w:type="gramStart"/>
      <w:r w:rsidRPr="00371BA9">
        <w:rPr>
          <w:sz w:val="22"/>
          <w:szCs w:val="22"/>
        </w:rPr>
        <w:t>constancy</w:t>
      </w:r>
      <w:proofErr w:type="gramEnd"/>
      <w:r w:rsidRPr="00371BA9">
        <w:rPr>
          <w:sz w:val="22"/>
          <w:szCs w:val="22"/>
        </w:rPr>
        <w:t xml:space="preserve"> of monthly maximum daily flows (C_MaxM); e.) </w:t>
      </w:r>
      <w:proofErr w:type="gramStart"/>
      <w:r w:rsidRPr="00371BA9">
        <w:rPr>
          <w:sz w:val="22"/>
          <w:szCs w:val="22"/>
        </w:rPr>
        <w:t>interannual</w:t>
      </w:r>
      <w:proofErr w:type="gramEnd"/>
      <w:r w:rsidRPr="00371BA9">
        <w:rPr>
          <w:sz w:val="22"/>
          <w:szCs w:val="22"/>
        </w:rPr>
        <w:t xml:space="preserve"> variability in dry season mean daily flow (CVMDFDry); f.) </w:t>
      </w:r>
      <w:proofErr w:type="gramStart"/>
      <w:r w:rsidRPr="00371BA9">
        <w:rPr>
          <w:sz w:val="22"/>
          <w:szCs w:val="22"/>
        </w:rPr>
        <w:t>interannual</w:t>
      </w:r>
      <w:proofErr w:type="gramEnd"/>
      <w:r w:rsidRPr="00371BA9">
        <w:rPr>
          <w:sz w:val="22"/>
          <w:szCs w:val="22"/>
        </w:rPr>
        <w:t xml:space="preserve"> variability in mean duration of high flow periods; g.) </w:t>
      </w:r>
      <w:proofErr w:type="gramStart"/>
      <w:r w:rsidRPr="00371BA9">
        <w:rPr>
          <w:sz w:val="22"/>
          <w:szCs w:val="22"/>
        </w:rPr>
        <w:t>proportion</w:t>
      </w:r>
      <w:proofErr w:type="gramEnd"/>
      <w:r w:rsidRPr="00371BA9">
        <w:rPr>
          <w:sz w:val="22"/>
          <w:szCs w:val="22"/>
        </w:rPr>
        <w:t xml:space="preserve"> of catchment used for irrigated agricultural production (production_irrigated, geographically weighted %); h.) proportion of catchment used for production from relatively natural environments (production_natural, geographically weighted %); i.) precipitation in the driest quarter (clim_pdry, mm); j.) </w:t>
      </w:r>
      <w:proofErr w:type="gramStart"/>
      <w:r w:rsidRPr="00371BA9">
        <w:rPr>
          <w:sz w:val="22"/>
          <w:szCs w:val="22"/>
        </w:rPr>
        <w:t>soil</w:t>
      </w:r>
      <w:proofErr w:type="gramEnd"/>
      <w:r w:rsidRPr="00371BA9">
        <w:rPr>
          <w:sz w:val="22"/>
          <w:szCs w:val="22"/>
        </w:rPr>
        <w:t xml:space="preserve"> pH (soil_phc, %); k.) depth of regolith (soil_der, m to hard rock). Fitted lines depict ordinary least-squares regression models. Shaded areas depict the smoothed 95% confidence interval around the regression model.</w:t>
      </w:r>
    </w:p>
    <w:p w14:paraId="3A9EC8A8" w14:textId="77777777" w:rsidR="00222CC5" w:rsidRDefault="00222CC5" w:rsidP="00633DB6">
      <w:pPr>
        <w:spacing w:line="480" w:lineRule="auto"/>
        <w:jc w:val="both"/>
      </w:pPr>
    </w:p>
    <w:p w14:paraId="5EBBA914" w14:textId="77777777" w:rsidR="00466CD0" w:rsidRPr="00371BA9" w:rsidRDefault="00466CD0" w:rsidP="00633DB6">
      <w:pPr>
        <w:spacing w:line="480" w:lineRule="auto"/>
        <w:jc w:val="both"/>
      </w:pPr>
      <w:r w:rsidRPr="00371BA9">
        <w:lastRenderedPageBreak/>
        <w:t>DISCUSSION</w:t>
      </w:r>
    </w:p>
    <w:p w14:paraId="605245BF" w14:textId="111A6764" w:rsidR="00466CD0" w:rsidRDefault="00466CD0" w:rsidP="00633DB6">
      <w:pPr>
        <w:spacing w:line="480" w:lineRule="auto"/>
        <w:jc w:val="both"/>
      </w:pPr>
      <w:r w:rsidRPr="00371BA9">
        <w:t xml:space="preserve">We proposed that generation of niche complexity by spatially and temporally heterogeneous environmental conditions is the dominant control on diversity in riparian plant communities. Under this framework, </w:t>
      </w:r>
      <w:r w:rsidR="002E42C8">
        <w:t>suppression</w:t>
      </w:r>
      <w:r w:rsidRPr="00371BA9">
        <w:t xml:space="preserve"> of natural environmental heterogeneity by human modification of river flow regimes and catchment landscapes would result in lower diversity</w:t>
      </w:r>
      <w:r w:rsidR="00222CC5">
        <w:t xml:space="preserve"> </w:t>
      </w:r>
      <w:r w:rsidR="00222CC5">
        <w:fldChar w:fldCharType="begin" w:fldLock="1"/>
      </w:r>
      <w:r w:rsidR="00F80380">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2",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1997, 2010)", "plainTextFormattedCitation" : "(Poff et al. 1997, 2010)", "previouslyFormattedCitation" : "(Poff &lt;i&gt;et al.&lt;/i&gt; 1997, 2010)" }, "properties" : { "noteIndex" : 0 }, "schema" : "https://github.com/citation-style-language/schema/raw/master/csl-citation.json" }</w:instrText>
      </w:r>
      <w:r w:rsidR="00222CC5">
        <w:fldChar w:fldCharType="separate"/>
      </w:r>
      <w:r w:rsidR="00222CC5" w:rsidRPr="00222CC5">
        <w:rPr>
          <w:noProof/>
        </w:rPr>
        <w:t xml:space="preserve">(Poff </w:t>
      </w:r>
      <w:r w:rsidR="00222CC5" w:rsidRPr="00222CC5">
        <w:rPr>
          <w:i/>
          <w:noProof/>
        </w:rPr>
        <w:t>et al.</w:t>
      </w:r>
      <w:r w:rsidR="00222CC5" w:rsidRPr="00222CC5">
        <w:rPr>
          <w:noProof/>
        </w:rPr>
        <w:t xml:space="preserve"> 1997, 2010)</w:t>
      </w:r>
      <w:r w:rsidR="00222CC5">
        <w:fldChar w:fldCharType="end"/>
      </w:r>
      <w:r w:rsidRPr="00371BA9">
        <w:t>.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declined with others. Flow modification was a weak predictor of functional diversity, and we found no effect of land use.</w:t>
      </w:r>
    </w:p>
    <w:p w14:paraId="4F4A964A" w14:textId="2FF1B035" w:rsidR="00466CD0" w:rsidRDefault="00466CD0" w:rsidP="00633DB6">
      <w:pPr>
        <w:spacing w:line="48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FRic.SES than any other group of environmental variables. </w:t>
      </w:r>
      <w:r w:rsidR="00BA2702">
        <w:t>Additionally, o</w:t>
      </w:r>
      <w:r w:rsidRPr="00371BA9">
        <w:t>f the individual environmental variables with significant</w:t>
      </w:r>
      <w:r w:rsidR="00BA2702">
        <w:t xml:space="preserve"> relationships to FDis.SES, </w:t>
      </w:r>
      <w:r w:rsidRPr="00371BA9">
        <w:t xml:space="preserve">consistency in monthly maximum flows (C_MaxM) explained the most variation. </w:t>
      </w:r>
      <w:r w:rsidR="00BA2702">
        <w:t xml:space="preserve">Given that </w:t>
      </w:r>
      <w:r w:rsidR="000C0720">
        <w:t>a large proportion of</w:t>
      </w:r>
      <w:r w:rsidR="00BA2702">
        <w:t xml:space="preserve"> v</w:t>
      </w:r>
      <w:r w:rsidRPr="00371BA9">
        <w:t xml:space="preserve">ariation in diversity metrics and exotic abundance </w:t>
      </w:r>
      <w:r w:rsidR="000C0720">
        <w:t xml:space="preserve">explained by flow regime </w:t>
      </w:r>
      <w:r w:rsidR="00BA2702">
        <w:t>was</w:t>
      </w:r>
      <w:r w:rsidRPr="00371BA9">
        <w:t xml:space="preserve"> co-explained by soil and climatic </w:t>
      </w:r>
      <w:proofErr w:type="gramStart"/>
      <w:r w:rsidRPr="00371BA9">
        <w:t>variables</w:t>
      </w:r>
      <w:proofErr w:type="gramEnd"/>
      <w:r w:rsidRPr="00371BA9">
        <w:t xml:space="preserve">, </w:t>
      </w:r>
      <w:r w:rsidR="000C0720">
        <w:t>i</w:t>
      </w:r>
      <w:r w:rsidRPr="00371BA9">
        <w:t xml:space="preserve">s it possible to attribute flow regime as the dominant control on diversity? SR increased with contingency of minimum flows (M_MinM, </w:t>
      </w:r>
      <w:r w:rsidR="006B027C">
        <w:t>Fig 2</w:t>
      </w:r>
      <w:r w:rsidR="0050565F">
        <w:t>d</w:t>
      </w:r>
      <w:r w:rsidRPr="00371BA9">
        <w:t xml:space="preserve">), and also increased when M_MinM was increased by flow modification (M_MinM.mod, </w:t>
      </w:r>
      <w:r w:rsidR="006B027C">
        <w:t>Fig 2</w:t>
      </w:r>
      <w:r w:rsidR="0050565F">
        <w:t>h</w:t>
      </w:r>
      <w:r w:rsidRPr="00371BA9">
        <w:t xml:space="preserve">). SR had no direct relationship with the degree of modification of contingency of minimum flows (i.e. C_MinM.mod) did increase as dry season flows </w:t>
      </w:r>
      <w:r w:rsidRPr="00371BA9">
        <w:lastRenderedPageBreak/>
        <w:t xml:space="preserve">(MDFMDFDry.mod, </w:t>
      </w:r>
      <w:r w:rsidR="006B027C">
        <w:t>Fig 2</w:t>
      </w:r>
      <w:r w:rsidR="0050565F">
        <w:t>g</w:t>
      </w:r>
      <w:r w:rsidRPr="00371BA9">
        <w:t>) were upregulated, 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vs 0.283). Likewise, greater high flow frequency (MDFAnnHSNum) was associated with lower FRic.SES and FDis.SES, and communities with altered high flow frequency followed the same trend</w:t>
      </w:r>
      <w:r w:rsidR="008E3A8C">
        <w:t xml:space="preserve"> (Figs </w:t>
      </w:r>
      <w:r w:rsidR="00E35220">
        <w:t>3</w:t>
      </w:r>
      <w:r w:rsidR="008E3A8C">
        <w:t xml:space="preserve">d, </w:t>
      </w:r>
      <w:r w:rsidR="00E35220">
        <w:t>4</w:t>
      </w:r>
      <w:r w:rsidR="008E3A8C">
        <w:t>d)</w:t>
      </w:r>
      <w:r w:rsidRPr="00371BA9">
        <w:t xml:space="preserve">. </w:t>
      </w:r>
      <w:r w:rsidRPr="004231C5">
        <w:t>Extent of flow modification independently explained variation only in species richness, however, and changes to only a fraction hydrological metrics were important.</w:t>
      </w:r>
      <w:r w:rsidRPr="00371BA9">
        <w:t xml:space="preserve"> As such it was not possible to </w:t>
      </w:r>
      <w:r w:rsidR="00BA2702">
        <w:t>give a conclusive affirmative response to this question</w:t>
      </w:r>
      <w:r w:rsidRPr="00371BA9">
        <w:t xml:space="preserve">; it is possible that relatively shallow extent of flow modification in the region over a relatively short timeframe (~30 year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FRic.SES and FDis.SES lends weight to the case that hydrology was an important control on diversity. </w:t>
      </w:r>
    </w:p>
    <w:p w14:paraId="7B746FEB" w14:textId="7D620E98" w:rsidR="00466CD0" w:rsidRPr="00371BA9" w:rsidRDefault="00466CD0" w:rsidP="00633DB6">
      <w:pPr>
        <w:spacing w:line="480" w:lineRule="auto"/>
        <w:jc w:val="both"/>
      </w:pPr>
      <w:r w:rsidRPr="00371BA9">
        <w:t>Species richness had a more complicated</w:t>
      </w:r>
      <w:r w:rsidR="006002E7">
        <w:t xml:space="preserve"> relationship with hydrological heterogeneity </w:t>
      </w:r>
      <w:r w:rsidRPr="00371BA9">
        <w:t xml:space="preserve">than that expected, however.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F80380">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id" : "ITEM-2", "itemData" : { "author" : [ { "dropping-particle" : "", "family" : "Bendix", "given" : "Jacob", "non-dropping-particle" : "", "parse-names" : false, "suffix" : "" }, { "dropping-particle" : "", "family" : "Hupp", "given" : "CR", "non-dropping-particle" : "", "parse-names" : false, "suffix" : "" } ], "container-title" : "Hydrological Processes", "id" : "ITEM-2", "issued" : { "date-parts" : [ [ "2000" ] ] }, "page" : "2977-2990", "title" : "Hydrological and geomorphological impacts on riparian plant communities", "type" : "article-journal", "volume" : "14" }, "uris" : [ "http://www.mendeley.com/documents/?uuid=175c230c-ac38-4668-a635-029a18938cc9" ] } ], "mendeley" : { "formattedCitation" : "(Tabacchi, Correll &amp; Hauer 1998; Bendix &amp; Hupp 2000)", "plainTextFormattedCitation" : "(Tabacchi, Correll &amp; Hauer 1998; Bendix &amp; Hupp 2000)", "previouslyFormattedCitation" : "(Tabacchi, Correll &amp; Hauer 1998; Bendix &amp; Hupp 2000)" }, "properties" : { "noteIndex" : 0 }, "schema" : "https://github.com/citation-style-language/schema/raw/master/csl-citation.json" }</w:instrText>
      </w:r>
      <w:r w:rsidRPr="00371BA9">
        <w:fldChar w:fldCharType="separate"/>
      </w:r>
      <w:r w:rsidR="00F80380" w:rsidRPr="00F80380">
        <w:rPr>
          <w:noProof/>
        </w:rPr>
        <w:t>(Tabacchi, Correll &amp; Hauer 1998; Bendix &amp; Hupp 2000)</w:t>
      </w:r>
      <w:r w:rsidRPr="00371BA9">
        <w:fldChar w:fldCharType="end"/>
      </w:r>
      <w:r w:rsidRPr="00371BA9">
        <w:t xml:space="preserve">, with longer flood durations acting as an environmental filter favouring species with inundation tolerance traits. An international meta-analysis of the ecology of tropical riverscapes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Rhythmicity 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14:paraId="3CF67ECF" w14:textId="64F72470" w:rsidR="00466CD0" w:rsidRPr="00371BA9" w:rsidRDefault="00466CD0" w:rsidP="00633DB6">
      <w:pPr>
        <w:spacing w:line="480" w:lineRule="auto"/>
        <w:jc w:val="both"/>
      </w:pPr>
      <w:r w:rsidRPr="00371BA9">
        <w:lastRenderedPageBreak/>
        <w:t xml:space="preserve">Further insight about the processes controlling riparian plant community assembly can be derived from patterns of functional diversity assembly across environmental gradients. FRic.SES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FRic.SES is not weighted by species abundance and describes only the range of trait values present. FDis.SES,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traitspac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02BBD882" w:rsidR="00466CD0" w:rsidRPr="00371BA9" w:rsidRDefault="00466CD0" w:rsidP="00633DB6">
      <w:pPr>
        <w:spacing w:line="480" w:lineRule="auto"/>
        <w:jc w:val="both"/>
      </w:pPr>
      <w:r w:rsidRPr="00371BA9">
        <w:t xml:space="preserve">Functional richness was unimodally related to temporal variability in baseflow index. The mechanism behind this is unclear, although following the line of reasoning developed for species richness, the effect of increased niche complexity may be offset by irregular resource availability and habitat microfragmentation as </w:t>
      </w:r>
      <w:r w:rsidR="00FB4ADD">
        <w:t>environmental heterogeneity</w:t>
      </w:r>
      <w:r w:rsidRPr="00371BA9">
        <w:t xml:space="preserve"> </w:t>
      </w:r>
      <w:r w:rsidR="00FB4ADD">
        <w:t>rises</w:t>
      </w:r>
      <w:r w:rsidR="00F80380">
        <w:t xml:space="preserve"> </w:t>
      </w:r>
      <w:r w:rsidR="00F80380">
        <w:fldChar w:fldCharType="begin" w:fldLock="1"/>
      </w:r>
      <w:r w:rsidR="00F80380">
        <w:instrText>ADDIN CSL_CITATION { "citationItems" : [ { "id" : "ITEM-1", "itemData" : { "DOI" : "10.1007/s00442-012-2398-5", "ISBN" : "0029-8549", "ISSN" : "00298549", "PMID" : "22752212", "abstract" : "Although recent studies have revealed that the relationship between diversity and environmental heterogeneity is not always positive, as classical niche theory predicts, scientists have had difficulty interpreting these results from an ecological perspective. We propose a new concept-microfragmentation-to explain how small-scale heterogeneity can have neutral or even negative effect on species diversity. We define microfragmentation as a community level process of splitting habitat into a more heterogeneous environment that can have non-positive effects on the diversity through habitat loss and subsequent isolation. We provide support for the microfragmentation concept with results from spatially explicit heterogeneity-diversity model simulations, in which varying sets of species (with different ratios of specialist and generalist species) were modeled at different levels of configurational heterogeneity (meaning that only the habitat structure was changed, not its composition). Our results indicate that environmental heterogeneity can affect community diversity in the same way as fragmentation at the landscape level. Although generalist species might not be seriously affected by microfragmentation, the persistence of specialist species can be seriously disturbed by small-scale patchiness. The microfragmentation concept provides new insight into community level diversity dynamics and can influence conservation and management strategies.", "author" : [ { "dropping-particle" : "", "family" : "Laanisto", "given" : "Lauri", "non-dropping-particle" : "", "parse-names" : false, "suffix" : "" }, { "dropping-particle" : "", "family" : "Tamme", "given" : "Riin", "non-dropping-particle" : "", "parse-names" : false, "suffix" : "" }, { "dropping-particle" : "", "family" : "Hiiesalu", "given" : "Inga", "non-dropping-particle" : "", "parse-names" : false, "suffix" : "" }, { "dropping-particle" : "", "family" : "Szava-Kovats", "given" : "Robert", "non-dropping-particle" : "", "parse-names" : false, "suffix" : "" }, { "dropping-particle" : "", "family" : "Gazol", "given" : "Antonio", "non-dropping-particle" : "", "parse-names" : false, "suffix" : "" }, { "dropping-particle" : "", "family" : "P\u00e4rtel", "given" : "Meelis", "non-dropping-particle" : "", "parse-names" : false, "suffix" : "" } ], "container-title" : "Oecologia", "id" : "ITEM-1", "issue" : "1", "issued" : { "date-parts" : [ [ "2013" ] ] }, "page" : "217-226", "title" : "Microfragmentation concept explains non-positive environmental heterogeneity-diversity relationships", "type" : "article-journal", "volume" : "171" }, "uris" : [ "http://www.mendeley.com/documents/?uuid=5b98e3a6-0694-4996-85e8-a0df423b7685" ] } ], "mendeley" : { "formattedCitation" : "(Laanisto &lt;i&gt;et al.&lt;/i&gt; 2013)", "plainTextFormattedCitation" : "(Laanisto et al. 2013)" }, "properties" : { "noteIndex" : 0 }, "schema" : "https://github.com/citation-style-language/schema/raw/master/csl-citation.json" }</w:instrText>
      </w:r>
      <w:r w:rsidR="00F80380">
        <w:fldChar w:fldCharType="separate"/>
      </w:r>
      <w:r w:rsidR="00F80380" w:rsidRPr="00F80380">
        <w:rPr>
          <w:noProof/>
        </w:rPr>
        <w:t xml:space="preserve">(Laanisto </w:t>
      </w:r>
      <w:r w:rsidR="00F80380" w:rsidRPr="00F80380">
        <w:rPr>
          <w:i/>
          <w:noProof/>
        </w:rPr>
        <w:t>et al.</w:t>
      </w:r>
      <w:r w:rsidR="00F80380" w:rsidRPr="00F80380">
        <w:rPr>
          <w:noProof/>
        </w:rPr>
        <w:t xml:space="preserve"> 2013)</w:t>
      </w:r>
      <w:r w:rsidR="00F80380">
        <w:fldChar w:fldCharType="end"/>
      </w:r>
      <w:r w:rsidRPr="00371BA9">
        <w:t xml:space="preserve">. Comparison of patterns of FRic.SES and species richness reveals an interesting effect along gradients of flood frequency and duration: the relationship of mean duration (HSMeanDur) and frequency (MDFAnnHSNum) of high flow periods with FRic.SES was the inverse of that with SR. Thus community convex hulls retained their volume in traitspace as </w:t>
      </w:r>
      <w:r w:rsidR="003176B1">
        <w:t>environmental heterogeneity</w:t>
      </w:r>
      <w:r w:rsidRPr="00371BA9">
        <w:t xml:space="preserve"> increased, but became more sparsely populated. </w:t>
      </w:r>
    </w:p>
    <w:p w14:paraId="5939B033" w14:textId="57B6EDBA" w:rsidR="00466CD0" w:rsidRPr="00371BA9" w:rsidRDefault="00466CD0" w:rsidP="00633DB6">
      <w:pPr>
        <w:spacing w:line="480" w:lineRule="auto"/>
        <w:jc w:val="both"/>
      </w:pPr>
      <w:r w:rsidRPr="00371BA9">
        <w:t>Most communities had higher functional dispersion than predicted by the abundance-swapped null model, and a similar set of hydrological variables as FRic.SES had significant relationships with FDis.SES. FDis.SES showed a skewed, unimodal distribution across a gradient of constancy of maximum flows (C_MaxM). Strongly negative values for several communities at the lower bound of C_MaxM indicates functional underdispersio</w:t>
      </w:r>
      <w:r w:rsidR="003176B1">
        <w:t>n (i.e. environmental filtering)</w:t>
      </w:r>
      <w:r w:rsidRPr="00371BA9">
        <w:t>, although the full range of variation in FDis.SES was present at low C_MaxM</w:t>
      </w:r>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xml:space="preserve">. Variation in FDis.SES constricts as constancy increases, however, so with the exception of communities at this lower bound, communities along rivers with similar C_MaxM tend to have similar species abundance distributions </w:t>
      </w:r>
      <w:r w:rsidRPr="00371BA9">
        <w:lastRenderedPageBreak/>
        <w:t>in traitspace. Interestingly, temporal variability in minimum flows (C_MinM, M_MinM) predicted species richness but temporal variability in maximum flows (C_MaxM) pr</w:t>
      </w:r>
      <w:r w:rsidR="00E55E0A">
        <w:t xml:space="preserve">edicted functional divergence. </w:t>
      </w:r>
      <w:r w:rsidRPr="00371BA9">
        <w:t xml:space="preserve">Compared with species richness, both FRic.SES and FDis.SES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14:paraId="15296C6C" w14:textId="53AF2250" w:rsidR="00466CD0" w:rsidRPr="00371BA9" w:rsidRDefault="00466CD0" w:rsidP="00633DB6">
      <w:pPr>
        <w:spacing w:line="480" w:lineRule="auto"/>
        <w:jc w:val="both"/>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r w:rsidRPr="000C0720">
        <w:t xml:space="preserve">Additionally, our environmental gradient analyses are based on a niche optimisation paradigm of community assembly, and do not account for neutral processes or biotic interactions </w:t>
      </w:r>
      <w:r w:rsidRPr="000C0720">
        <w:fldChar w:fldCharType="begin" w:fldLock="1"/>
      </w:r>
      <w:r w:rsidR="00E55E0A" w:rsidRPr="000C0720">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0C0720">
        <w:fldChar w:fldCharType="separate"/>
      </w:r>
      <w:r w:rsidR="00F17233" w:rsidRPr="000C0720">
        <w:rPr>
          <w:noProof/>
        </w:rPr>
        <w:t xml:space="preserve">(Kraft </w:t>
      </w:r>
      <w:r w:rsidR="00F17233" w:rsidRPr="000C0720">
        <w:rPr>
          <w:i/>
          <w:noProof/>
        </w:rPr>
        <w:t>et al.</w:t>
      </w:r>
      <w:r w:rsidR="00F17233" w:rsidRPr="000C0720">
        <w:rPr>
          <w:noProof/>
        </w:rPr>
        <w:t xml:space="preserve"> 2015)</w:t>
      </w:r>
      <w:r w:rsidRPr="000C0720">
        <w:fldChar w:fldCharType="end"/>
      </w:r>
      <w:r w:rsidRPr="000C0720">
        <w:t>.</w:t>
      </w:r>
    </w:p>
    <w:p w14:paraId="7DACE948" w14:textId="4938781F" w:rsidR="00496700" w:rsidRDefault="007808E9" w:rsidP="00633DB6">
      <w:pPr>
        <w:spacing w:line="48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found that exotic abundance was associated with more hydrologically heterogeneous sites, and a greater proportion of catchment used for forestry. </w:t>
      </w:r>
      <w:r w:rsidR="007E0205">
        <w:t xml:space="preserve">Thus the combined stresses of disturbance from </w:t>
      </w:r>
      <w:r w:rsidR="007E0205">
        <w:lastRenderedPageBreak/>
        <w:t xml:space="preserve">forestry practices and heterogeneous flows may favour novel species assemblages. It is notable that flow modification was not significantly associated with exotic abundance, given that altered flow regimes have been linked to invasion in previous studies of regulated Australian river systems </w:t>
      </w:r>
      <w:r w:rsidR="007E0205">
        <w:fldChar w:fldCharType="begin" w:fldLock="1"/>
      </w:r>
      <w:r w:rsidR="00B10751">
        <w:instrText>ADDIN CSL_CITATION { "citationItems" : [ { "id" : "ITEM-1", "itemData" : { "DOI" : "10.1002/rra", "author" : [ { "dropping-particle" : "", "family" : "Greet", "given" : "J", "non-dropping-particle" : "", "parse-names" : false, "suffix" : "" }, { "dropping-particle" : "", "family" : "Cousens", "given" : "R D", "non-dropping-particle" : "", "parse-names" : false, "suffix" : "" }, { "dropping-particle" : "", "family" : "Webb", "given" : "J A", "non-dropping-particle" : "", "parse-names" : false, "suffix" : "" } ], "container-title" : "River Research and Applications", "id" : "ITEM-1", "issued" : { "date-parts" : [ [ "2012" ] ] }, "title" : "MORE EXOTIC AND FEWER NATIVE PLANT SPECIES : RIVERINE VEGETATION PATTERNS ASSOCIATED WITH ALTERED SEASONAL FLOW PATTERNS", "type" : "article-journal" }, "uris" : [ "http://www.mendeley.com/documents/?uuid=10577d62-2ccf-4dbe-9c63-7abfcc1053ee" ] }, { "id" : "ITEM-2",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2",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lt;i&gt;et al.&lt;/i&gt; 2011; Greet, Cousens &amp; Webb 2012)", "plainTextFormattedCitation" : "(Catford et al. 2011; Greet, Cousens &amp; Webb 2012)", "previouslyFormattedCitation" : "(Catford &lt;i&gt;et al.&lt;/i&gt; 2011; Greet, Cousens &amp; Webb 2012)" }, "properties" : { "noteIndex" : 0 }, "schema" : "https://github.com/citation-style-language/schema/raw/master/csl-citation.json" }</w:instrText>
      </w:r>
      <w:r w:rsidR="007E0205">
        <w:fldChar w:fldCharType="separate"/>
      </w:r>
      <w:r w:rsidR="007E0205" w:rsidRPr="007E0205">
        <w:rPr>
          <w:noProof/>
        </w:rPr>
        <w:t xml:space="preserve">(Catford </w:t>
      </w:r>
      <w:r w:rsidR="007E0205" w:rsidRPr="007E0205">
        <w:rPr>
          <w:i/>
          <w:noProof/>
        </w:rPr>
        <w:t>et al.</w:t>
      </w:r>
      <w:r w:rsidR="007E0205" w:rsidRPr="007E0205">
        <w:rPr>
          <w:noProof/>
        </w:rPr>
        <w:t xml:space="preserve"> 2011; Greet, Cousens &amp; Webb 2012)</w:t>
      </w:r>
      <w:r w:rsidR="007E0205">
        <w:fldChar w:fldCharType="end"/>
      </w:r>
      <w:r w:rsidR="007E0205">
        <w:t>. It may be significant that while these studies found</w:t>
      </w:r>
      <w:r w:rsidR="00A44502">
        <w:t xml:space="preserve"> flow modification to exacer</w:t>
      </w:r>
      <w:r w:rsidR="007E0205">
        <w:t>bate invasion</w:t>
      </w:r>
      <w:r w:rsidR="00A44502">
        <w:t xml:space="preserve"> primarily</w:t>
      </w:r>
      <w:r w:rsidR="007E0205">
        <w:t xml:space="preserve"> by herbaceous species, the most dominant invaders in this study tended to be woody trees or vines (e.g</w:t>
      </w:r>
      <w:r w:rsidR="007E0205" w:rsidRPr="00A44502">
        <w:t xml:space="preserve">. </w:t>
      </w:r>
      <w:r w:rsidR="007E0205" w:rsidRPr="00A44502">
        <w:rPr>
          <w:i/>
        </w:rPr>
        <w:t>Leucaena leucocephala</w:t>
      </w:r>
      <w:r w:rsidR="007E0205" w:rsidRPr="00A44502">
        <w:t xml:space="preserve">, </w:t>
      </w:r>
      <w:r w:rsidR="007E0205" w:rsidRPr="00A44502">
        <w:rPr>
          <w:i/>
        </w:rPr>
        <w:t>Macfadyena unguis</w:t>
      </w:r>
      <w:r w:rsidR="007E0205" w:rsidRPr="00A44502">
        <w:rPr>
          <w:i/>
        </w:rPr>
        <w:t>-</w:t>
      </w:r>
      <w:r w:rsidR="007E0205" w:rsidRPr="00A44502">
        <w:rPr>
          <w:i/>
        </w:rPr>
        <w:t>cati</w:t>
      </w:r>
      <w:r w:rsidR="00A44502" w:rsidRPr="00A44502">
        <w:rPr>
          <w:i/>
        </w:rPr>
        <w:t>,</w:t>
      </w:r>
      <w:r w:rsidR="00A44502">
        <w:rPr>
          <w:i/>
        </w:rPr>
        <w:t xml:space="preserve"> Celtis sinensis).</w:t>
      </w:r>
    </w:p>
    <w:p w14:paraId="04D2D986" w14:textId="78F180E4" w:rsidR="00466CD0" w:rsidRPr="00371BA9" w:rsidRDefault="00466CD0" w:rsidP="00633DB6">
      <w:pPr>
        <w:spacing w:line="480" w:lineRule="auto"/>
        <w:jc w:val="both"/>
      </w:pPr>
      <w:r w:rsidRPr="00371BA9">
        <w:t>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14:paraId="27EFAE3E" w14:textId="4C53FDBF" w:rsidR="00466CD0" w:rsidRPr="00371BA9" w:rsidRDefault="00466CD0" w:rsidP="00633DB6">
      <w:pPr>
        <w:spacing w:line="480" w:lineRule="auto"/>
        <w:jc w:val="both"/>
      </w:pPr>
      <w:r w:rsidRPr="00371BA9">
        <w:t xml:space="preserve">Despite previous findings that ecosystem multifunctionality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633DB6">
      <w:pPr>
        <w:spacing w:line="480" w:lineRule="auto"/>
        <w:jc w:val="both"/>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interannual variability in flow </w:t>
      </w:r>
      <w:r w:rsidRPr="00371BA9">
        <w:lastRenderedPageBreak/>
        <w:t xml:space="preserve">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633DB6">
      <w:pPr>
        <w:spacing w:line="480" w:lineRule="auto"/>
        <w:jc w:val="both"/>
      </w:pPr>
      <w:r w:rsidRPr="00371BA9">
        <w:t>CONCLUSION</w:t>
      </w:r>
    </w:p>
    <w:p w14:paraId="2891FB9D" w14:textId="464BC122" w:rsidR="00466CD0" w:rsidRDefault="00466CD0" w:rsidP="00633DB6">
      <w:pPr>
        <w:spacing w:line="480" w:lineRule="auto"/>
        <w:jc w:val="both"/>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w:t>
      </w:r>
      <w:r w:rsidR="00644D16">
        <w:t>key control on diversity in south-east Queenslands</w:t>
      </w:r>
      <w:r w:rsidRPr="00371BA9">
        <w:t>. Rather, generation of diversity by the ‘</w:t>
      </w:r>
      <w:r w:rsidR="00ED2B0D">
        <w:t>flood rhythm’ appears to 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w:t>
      </w:r>
      <w:r w:rsidR="00A44502" w:rsidRPr="00371BA9">
        <w:t>Environmental conditions may also have interactive effects on exotic abundance and riparian plant diversity</w:t>
      </w:r>
      <w:r w:rsidR="00A44502">
        <w:t>, and explicitly accommodating</w:t>
      </w:r>
      <w:r w:rsidR="00A44502" w:rsidRPr="00371BA9">
        <w:t xml:space="preserve"> tests for interactions into experimental design may provide </w:t>
      </w:r>
      <w:r w:rsidR="00A44502">
        <w:t>further</w:t>
      </w:r>
      <w:r w:rsidR="00A44502" w:rsidRPr="00371BA9">
        <w:t xml:space="preserve"> insight into environmental c</w:t>
      </w:r>
      <w:r w:rsidR="00A44502">
        <w:t xml:space="preserve">ontrols on diversity. </w:t>
      </w:r>
      <w:r w:rsidRPr="00371BA9">
        <w:t>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p>
    <w:p w14:paraId="633D024D" w14:textId="77777777" w:rsidR="00644D16" w:rsidRDefault="00644D16" w:rsidP="00633DB6">
      <w:pPr>
        <w:spacing w:line="480" w:lineRule="auto"/>
        <w:jc w:val="both"/>
      </w:pPr>
    </w:p>
    <w:p w14:paraId="368E32B8" w14:textId="77777777" w:rsidR="00644D16" w:rsidRDefault="00644D16" w:rsidP="00633DB6">
      <w:pPr>
        <w:spacing w:line="480" w:lineRule="auto"/>
        <w:jc w:val="both"/>
      </w:pPr>
    </w:p>
    <w:p w14:paraId="27BE0B7D" w14:textId="59D2D1A6" w:rsidR="00A44502" w:rsidRDefault="00A44502" w:rsidP="00633DB6">
      <w:pPr>
        <w:spacing w:line="480" w:lineRule="auto"/>
        <w:jc w:val="both"/>
      </w:pPr>
    </w:p>
    <w:p w14:paraId="036E847D" w14:textId="77777777" w:rsidR="00466CD0" w:rsidRDefault="00466CD0" w:rsidP="00633DB6">
      <w:pPr>
        <w:spacing w:line="480" w:lineRule="auto"/>
        <w:jc w:val="both"/>
      </w:pPr>
      <w:r w:rsidRPr="00371BA9">
        <w:lastRenderedPageBreak/>
        <w:t>ACKNOWLEDGEMENTS</w:t>
      </w:r>
    </w:p>
    <w:p w14:paraId="41DD69B4" w14:textId="276C117F" w:rsidR="00466CD0" w:rsidRPr="00371BA9" w:rsidRDefault="00ED2B0D" w:rsidP="00633DB6">
      <w:pPr>
        <w:spacing w:line="480" w:lineRule="auto"/>
        <w:jc w:val="both"/>
      </w:pPr>
      <w:commentRangeStart w:id="2"/>
      <w:r w:rsidRPr="00ED2B0D">
        <w:t>This</w:t>
      </w:r>
      <w:r>
        <w:t xml:space="preserve"> </w:t>
      </w:r>
      <w:r w:rsidRPr="00ED2B0D">
        <w:t>research was supported by Macquarie University and an</w:t>
      </w:r>
      <w:r>
        <w:t xml:space="preserve"> </w:t>
      </w:r>
      <w:r w:rsidRPr="00ED2B0D">
        <w:t>Australian Postgraduate Award scholarship to JL.</w:t>
      </w:r>
      <w:commentRangeEnd w:id="2"/>
      <w:r>
        <w:rPr>
          <w:rStyle w:val="CommentReference"/>
        </w:rPr>
        <w:commentReference w:id="2"/>
      </w:r>
      <w:r w:rsidR="00644D16">
        <w:t xml:space="preserve"> </w:t>
      </w:r>
      <w:r w:rsidR="00644D16">
        <w:rPr>
          <w:highlight w:val="yellow"/>
        </w:rPr>
        <w:t>Thanks to</w:t>
      </w:r>
      <w:r w:rsidR="00644D16" w:rsidRPr="00644D16">
        <w:rPr>
          <w:highlight w:val="yellow"/>
        </w:rPr>
        <w:t xml:space="preserve"> Stuart Allen for his help</w:t>
      </w:r>
      <w:r w:rsidR="00644D16">
        <w:rPr>
          <w:highlight w:val="yellow"/>
        </w:rPr>
        <w:t xml:space="preserve"> in</w:t>
      </w:r>
      <w:r w:rsidR="00644D16" w:rsidRPr="00644D16">
        <w:rPr>
          <w:highlight w:val="yellow"/>
        </w:rPr>
        <w:t xml:space="preserve"> sourcing climate and soil data</w:t>
      </w:r>
      <w:r w:rsidR="00644D16">
        <w:t xml:space="preserve">. </w:t>
      </w:r>
    </w:p>
    <w:p w14:paraId="662D045E" w14:textId="77777777" w:rsidR="00466CD0" w:rsidRDefault="00466CD0" w:rsidP="00633DB6">
      <w:pPr>
        <w:spacing w:line="480" w:lineRule="auto"/>
        <w:jc w:val="both"/>
      </w:pPr>
      <w:r w:rsidRPr="00371BA9">
        <w:t>AUTHORS’ CONTRIBUTIONS</w:t>
      </w:r>
    </w:p>
    <w:p w14:paraId="51D39D50" w14:textId="580028DA" w:rsidR="00862728" w:rsidRDefault="00862728" w:rsidP="00633DB6">
      <w:pPr>
        <w:spacing w:line="48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62813CDF" w14:textId="77777777" w:rsidR="00644D16" w:rsidRDefault="00644D16" w:rsidP="00633DB6">
      <w:pPr>
        <w:spacing w:line="480" w:lineRule="auto"/>
        <w:jc w:val="both"/>
      </w:pPr>
    </w:p>
    <w:p w14:paraId="13091B92" w14:textId="77777777" w:rsidR="00644D16" w:rsidRDefault="00644D16" w:rsidP="00633DB6">
      <w:pPr>
        <w:spacing w:line="480" w:lineRule="auto"/>
        <w:jc w:val="both"/>
      </w:pPr>
    </w:p>
    <w:p w14:paraId="5F735A5F" w14:textId="77777777" w:rsidR="00644D16" w:rsidRDefault="00644D16" w:rsidP="00633DB6">
      <w:pPr>
        <w:spacing w:line="480" w:lineRule="auto"/>
        <w:jc w:val="both"/>
      </w:pPr>
    </w:p>
    <w:p w14:paraId="675EE067" w14:textId="77777777" w:rsidR="00644D16" w:rsidRDefault="00644D16" w:rsidP="00633DB6">
      <w:pPr>
        <w:spacing w:line="480" w:lineRule="auto"/>
        <w:jc w:val="both"/>
      </w:pPr>
    </w:p>
    <w:p w14:paraId="3DD3ACDB" w14:textId="77777777" w:rsidR="00644D16" w:rsidRDefault="00644D16" w:rsidP="00633DB6">
      <w:pPr>
        <w:spacing w:line="480" w:lineRule="auto"/>
        <w:jc w:val="both"/>
      </w:pPr>
    </w:p>
    <w:p w14:paraId="7C9B1470" w14:textId="77777777" w:rsidR="00644D16" w:rsidRDefault="00644D16" w:rsidP="00633DB6">
      <w:pPr>
        <w:spacing w:line="480" w:lineRule="auto"/>
        <w:jc w:val="both"/>
      </w:pPr>
    </w:p>
    <w:p w14:paraId="646C0672" w14:textId="77777777" w:rsidR="00644D16" w:rsidRDefault="00644D16" w:rsidP="00633DB6">
      <w:pPr>
        <w:spacing w:line="480" w:lineRule="auto"/>
        <w:jc w:val="both"/>
      </w:pPr>
    </w:p>
    <w:p w14:paraId="1F4023B3" w14:textId="77777777" w:rsidR="00644D16" w:rsidRDefault="00644D16" w:rsidP="00633DB6">
      <w:pPr>
        <w:spacing w:line="480" w:lineRule="auto"/>
        <w:jc w:val="both"/>
      </w:pPr>
    </w:p>
    <w:p w14:paraId="7AA64D29" w14:textId="77777777" w:rsidR="00644D16" w:rsidRDefault="00644D16" w:rsidP="00633DB6">
      <w:pPr>
        <w:spacing w:line="480" w:lineRule="auto"/>
        <w:jc w:val="both"/>
      </w:pPr>
    </w:p>
    <w:p w14:paraId="58EB1481" w14:textId="77777777" w:rsidR="00644D16" w:rsidRDefault="00644D16" w:rsidP="00633DB6">
      <w:pPr>
        <w:spacing w:line="480" w:lineRule="auto"/>
        <w:jc w:val="both"/>
      </w:pPr>
    </w:p>
    <w:p w14:paraId="4D7E8762" w14:textId="77777777" w:rsidR="00644D16" w:rsidRDefault="00644D16" w:rsidP="00633DB6">
      <w:pPr>
        <w:spacing w:line="480" w:lineRule="auto"/>
        <w:jc w:val="both"/>
      </w:pPr>
    </w:p>
    <w:p w14:paraId="0A1C915F" w14:textId="77777777" w:rsidR="00644D16" w:rsidRDefault="00644D16" w:rsidP="00633DB6">
      <w:pPr>
        <w:spacing w:line="480" w:lineRule="auto"/>
        <w:jc w:val="both"/>
      </w:pPr>
    </w:p>
    <w:p w14:paraId="0501AA07" w14:textId="77777777" w:rsidR="00644D16" w:rsidRDefault="00644D16" w:rsidP="00633DB6">
      <w:pPr>
        <w:spacing w:line="480" w:lineRule="auto"/>
        <w:jc w:val="both"/>
      </w:pPr>
    </w:p>
    <w:p w14:paraId="3E337713" w14:textId="5F36AA1A" w:rsidR="00F17233" w:rsidRDefault="00F17233" w:rsidP="00633DB6">
      <w:pPr>
        <w:spacing w:line="480" w:lineRule="auto"/>
        <w:jc w:val="both"/>
      </w:pPr>
      <w:r>
        <w:lastRenderedPageBreak/>
        <w:t>REFERENCES</w:t>
      </w:r>
    </w:p>
    <w:p w14:paraId="7AED91D4" w14:textId="686DC322" w:rsidR="00F80380" w:rsidRPr="00F80380" w:rsidRDefault="00F17233">
      <w:pPr>
        <w:pStyle w:val="NormalWeb"/>
        <w:ind w:left="480" w:hanging="480"/>
        <w:divId w:val="2070689715"/>
        <w:rPr>
          <w:rFonts w:ascii="Calibri" w:hAnsi="Calibri"/>
          <w:noProof/>
          <w:sz w:val="20"/>
        </w:rPr>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F80380" w:rsidRPr="00F80380">
        <w:rPr>
          <w:rFonts w:ascii="Calibri" w:hAnsi="Calibri"/>
          <w:noProof/>
          <w:sz w:val="20"/>
        </w:rPr>
        <w:t xml:space="preserve">Adler, P.B., Fajardo, A., Kleinhesselink, A.R. &amp; Kraft, N.J.B. (2013) Trait-based tests of coexistence mechanisms. </w:t>
      </w:r>
      <w:r w:rsidR="00F80380" w:rsidRPr="00F80380">
        <w:rPr>
          <w:rFonts w:ascii="Calibri" w:hAnsi="Calibri"/>
          <w:i/>
          <w:iCs/>
          <w:noProof/>
          <w:sz w:val="20"/>
        </w:rPr>
        <w:t>Ecology Letters</w:t>
      </w:r>
      <w:r w:rsidR="00F80380" w:rsidRPr="00F80380">
        <w:rPr>
          <w:rFonts w:ascii="Calibri" w:hAnsi="Calibri"/>
          <w:noProof/>
          <w:sz w:val="20"/>
        </w:rPr>
        <w:t xml:space="preserve">, </w:t>
      </w:r>
      <w:r w:rsidR="00F80380" w:rsidRPr="00F80380">
        <w:rPr>
          <w:rFonts w:ascii="Calibri" w:hAnsi="Calibri"/>
          <w:b/>
          <w:bCs/>
          <w:noProof/>
          <w:sz w:val="20"/>
        </w:rPr>
        <w:t>16</w:t>
      </w:r>
      <w:r w:rsidR="00F80380" w:rsidRPr="00F80380">
        <w:rPr>
          <w:rFonts w:ascii="Calibri" w:hAnsi="Calibri"/>
          <w:noProof/>
          <w:sz w:val="20"/>
        </w:rPr>
        <w:t>, 1294–1306.</w:t>
      </w:r>
    </w:p>
    <w:p w14:paraId="070069D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F80380">
        <w:rPr>
          <w:rFonts w:ascii="Calibri" w:hAnsi="Calibri"/>
          <w:i/>
          <w:iCs/>
          <w:noProof/>
          <w:sz w:val="20"/>
        </w:rPr>
        <w:t>National Water Commission, Canberra, Australia</w:t>
      </w:r>
      <w:r w:rsidRPr="00F80380">
        <w:rPr>
          <w:rFonts w:ascii="Calibri" w:hAnsi="Calibri"/>
          <w:noProof/>
          <w:sz w:val="20"/>
        </w:rPr>
        <w:t>.</w:t>
      </w:r>
    </w:p>
    <w:p w14:paraId="35E8AE9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arton, K. (2012) MuMIn: multi-model inference. </w:t>
      </w:r>
      <w:r w:rsidRPr="00F80380">
        <w:rPr>
          <w:rFonts w:ascii="Calibri" w:hAnsi="Calibri"/>
          <w:i/>
          <w:iCs/>
          <w:noProof/>
          <w:sz w:val="20"/>
        </w:rPr>
        <w:t>R packag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3A7E1E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endix, J. &amp; Hupp, C. (2000) Hydrological and geomorphological impacts on riparian plant communities. </w:t>
      </w:r>
      <w:r w:rsidRPr="00F80380">
        <w:rPr>
          <w:rFonts w:ascii="Calibri" w:hAnsi="Calibri"/>
          <w:i/>
          <w:iCs/>
          <w:noProof/>
          <w:sz w:val="20"/>
        </w:rPr>
        <w:t>Hydrological Processe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977–2990.</w:t>
      </w:r>
    </w:p>
    <w:p w14:paraId="137689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BRS. (2002) Land Use Mapping at Catchment Scale – Principles, Procedures and Definitions.</w:t>
      </w:r>
    </w:p>
    <w:p w14:paraId="45942D4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rnham, K.P. &amp; Anderson, D.R. (2002) </w:t>
      </w:r>
      <w:r w:rsidRPr="00F80380">
        <w:rPr>
          <w:rFonts w:ascii="Calibri" w:hAnsi="Calibri"/>
          <w:i/>
          <w:iCs/>
          <w:noProof/>
          <w:sz w:val="20"/>
        </w:rPr>
        <w:t>Model Selection and Multimodel Inference: A Practical Information-Theoretic Approach</w:t>
      </w:r>
      <w:r w:rsidRPr="00F80380">
        <w:rPr>
          <w:rFonts w:ascii="Calibri" w:hAnsi="Calibri"/>
          <w:noProof/>
          <w:sz w:val="20"/>
        </w:rPr>
        <w:t>. Springer, New York City.</w:t>
      </w:r>
    </w:p>
    <w:p w14:paraId="609A64B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Busby, J.R. (1991) BIOCLIM-a bioclimate analysis and prediction system. </w:t>
      </w:r>
      <w:r w:rsidRPr="00F80380">
        <w:rPr>
          <w:rFonts w:ascii="Calibri" w:hAnsi="Calibri"/>
          <w:i/>
          <w:iCs/>
          <w:noProof/>
          <w:sz w:val="20"/>
        </w:rPr>
        <w:t>Plant Protection Quarterly (Australia)</w:t>
      </w:r>
      <w:r w:rsidRPr="00F80380">
        <w:rPr>
          <w:rFonts w:ascii="Calibri" w:hAnsi="Calibri"/>
          <w:noProof/>
          <w:sz w:val="20"/>
        </w:rPr>
        <w:t>.</w:t>
      </w:r>
    </w:p>
    <w:p w14:paraId="1E15E1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aehler, C.C., Murphy, H.T., Sheppard, A.W., Hardesty, B.D., Westcott, D. a., Rejmánek, M., Bellingham, P.J., Pergl, J., Horvitz, C.C. &amp; Hulme, P.E. (2012) The intermediate disturbance hypothesis and plant invasions: Implications for species richness and management. </w:t>
      </w:r>
      <w:r w:rsidRPr="00F80380">
        <w:rPr>
          <w:rFonts w:ascii="Calibri" w:hAnsi="Calibri"/>
          <w:i/>
          <w:iCs/>
          <w:noProof/>
          <w:sz w:val="20"/>
        </w:rPr>
        <w:t>Perspectives in Plant Ecology, Evolution and Systematics</w:t>
      </w:r>
      <w:r w:rsidRPr="00F80380">
        <w:rPr>
          <w:rFonts w:ascii="Calibri" w:hAnsi="Calibri"/>
          <w:noProof/>
          <w:sz w:val="20"/>
        </w:rPr>
        <w:t xml:space="preserve">, </w:t>
      </w:r>
      <w:r w:rsidRPr="00F80380">
        <w:rPr>
          <w:rFonts w:ascii="Calibri" w:hAnsi="Calibri"/>
          <w:b/>
          <w:bCs/>
          <w:noProof/>
          <w:sz w:val="20"/>
        </w:rPr>
        <w:t>14</w:t>
      </w:r>
      <w:r w:rsidRPr="00F80380">
        <w:rPr>
          <w:rFonts w:ascii="Calibri" w:hAnsi="Calibri"/>
          <w:noProof/>
          <w:sz w:val="20"/>
        </w:rPr>
        <w:t>, 231–241.</w:t>
      </w:r>
    </w:p>
    <w:p w14:paraId="4871ECC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atford, J.A., Downes, B.J., Gippel, C.J. &amp; Vesk, P.A. (2011) Flow regulation reduces native plant cover and facilitates exotic invasion in riparian wetland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48</w:t>
      </w:r>
      <w:r w:rsidRPr="00F80380">
        <w:rPr>
          <w:rFonts w:ascii="Calibri" w:hAnsi="Calibri"/>
          <w:noProof/>
          <w:sz w:val="20"/>
        </w:rPr>
        <w:t>, 432–442.</w:t>
      </w:r>
    </w:p>
    <w:p w14:paraId="5594FD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hesson, P. (2000) Mechanisms of maintenance of species diversity. </w:t>
      </w:r>
      <w:r w:rsidRPr="00F80380">
        <w:rPr>
          <w:rFonts w:ascii="Calibri" w:hAnsi="Calibri"/>
          <w:i/>
          <w:iCs/>
          <w:noProof/>
          <w:sz w:val="20"/>
        </w:rPr>
        <w:t>Annual Review of Ecology and Systematics</w:t>
      </w:r>
      <w:r w:rsidRPr="00F80380">
        <w:rPr>
          <w:rFonts w:ascii="Calibri" w:hAnsi="Calibri"/>
          <w:noProof/>
          <w:sz w:val="20"/>
        </w:rPr>
        <w:t xml:space="preserve">, </w:t>
      </w:r>
      <w:r w:rsidRPr="00F80380">
        <w:rPr>
          <w:rFonts w:ascii="Calibri" w:hAnsi="Calibri"/>
          <w:b/>
          <w:bCs/>
          <w:noProof/>
          <w:sz w:val="20"/>
        </w:rPr>
        <w:t>31</w:t>
      </w:r>
      <w:r w:rsidRPr="00F80380">
        <w:rPr>
          <w:rFonts w:ascii="Calibri" w:hAnsi="Calibri"/>
          <w:noProof/>
          <w:sz w:val="20"/>
        </w:rPr>
        <w:t>, 343–366.</w:t>
      </w:r>
    </w:p>
    <w:p w14:paraId="4FC2CA9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oper, S.D., Lake, P.S., Sabater, S., Melack, J.M. &amp; Sabo, J.L. (2013) The effects of land use changes on streams and rivers in mediterranean climates. </w:t>
      </w:r>
      <w:r w:rsidRPr="00F80380">
        <w:rPr>
          <w:rFonts w:ascii="Calibri" w:hAnsi="Calibri"/>
          <w:i/>
          <w:iCs/>
          <w:noProof/>
          <w:sz w:val="20"/>
        </w:rPr>
        <w:t>Hydrobiologia</w:t>
      </w:r>
      <w:r w:rsidRPr="00F80380">
        <w:rPr>
          <w:rFonts w:ascii="Calibri" w:hAnsi="Calibri"/>
          <w:noProof/>
          <w:sz w:val="20"/>
        </w:rPr>
        <w:t xml:space="preserve">, </w:t>
      </w:r>
      <w:r w:rsidRPr="00F80380">
        <w:rPr>
          <w:rFonts w:ascii="Calibri" w:hAnsi="Calibri"/>
          <w:b/>
          <w:bCs/>
          <w:noProof/>
          <w:sz w:val="20"/>
        </w:rPr>
        <w:t>719</w:t>
      </w:r>
      <w:r w:rsidRPr="00F80380">
        <w:rPr>
          <w:rFonts w:ascii="Calibri" w:hAnsi="Calibri"/>
          <w:noProof/>
          <w:sz w:val="20"/>
        </w:rPr>
        <w:t>, 383–425.</w:t>
      </w:r>
    </w:p>
    <w:p w14:paraId="7EE2279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F80380">
        <w:rPr>
          <w:rFonts w:ascii="Calibri" w:hAnsi="Calibri"/>
          <w:i/>
          <w:iCs/>
          <w:noProof/>
          <w:sz w:val="20"/>
        </w:rPr>
        <w:t>Earth Surface Processes and Landforms</w:t>
      </w:r>
      <w:r w:rsidRPr="00F80380">
        <w:rPr>
          <w:rFonts w:ascii="Calibri" w:hAnsi="Calibri"/>
          <w:noProof/>
          <w:sz w:val="20"/>
        </w:rPr>
        <w:t xml:space="preserve">, </w:t>
      </w:r>
      <w:r w:rsidRPr="00F80380">
        <w:rPr>
          <w:rFonts w:ascii="Calibri" w:hAnsi="Calibri"/>
          <w:b/>
          <w:bCs/>
          <w:noProof/>
          <w:sz w:val="20"/>
        </w:rPr>
        <w:t>1810</w:t>
      </w:r>
      <w:r w:rsidRPr="00F80380">
        <w:rPr>
          <w:rFonts w:ascii="Calibri" w:hAnsi="Calibri"/>
          <w:noProof/>
          <w:sz w:val="20"/>
        </w:rPr>
        <w:t>, 1790–1810.</w:t>
      </w:r>
    </w:p>
    <w:p w14:paraId="4515C2E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enblit, D., Tabacchi, E., Steiger, J. &amp; Gurnell, A.M. (2007) Reciprocal interactions and adjustments between fluvial landforms and vegetation dynamics in river corridors: A review of complementary approaches. </w:t>
      </w:r>
      <w:r w:rsidRPr="00F80380">
        <w:rPr>
          <w:rFonts w:ascii="Calibri" w:hAnsi="Calibri"/>
          <w:i/>
          <w:iCs/>
          <w:noProof/>
          <w:sz w:val="20"/>
        </w:rPr>
        <w:t>Earth-Science Reviews</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56–86.</w:t>
      </w:r>
    </w:p>
    <w:p w14:paraId="6EE37CF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335–380.</w:t>
      </w:r>
    </w:p>
    <w:p w14:paraId="283E40D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Costanza, J.K., Moody, A. &amp; Peet, R.K. (2011) Multi-scale environmental heterogeneity as a predictor of plant species richness. </w:t>
      </w:r>
      <w:r w:rsidRPr="00F80380">
        <w:rPr>
          <w:rFonts w:ascii="Calibri" w:hAnsi="Calibri"/>
          <w:i/>
          <w:iCs/>
          <w:noProof/>
          <w:sz w:val="20"/>
        </w:rPr>
        <w:t>Landscape Ecology</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851–864.</w:t>
      </w:r>
    </w:p>
    <w:p w14:paraId="774B210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Davis, M. a. (2003) Biotic Globalization: Does Competition from Introduced Species Threaten Biodiversity?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481.</w:t>
      </w:r>
    </w:p>
    <w:p w14:paraId="183F9D2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Eastman, J.M., Paine, C.E.T. &amp; Hardy, O.J. (2011) spacodiR: structuring of phylogenetic diversity in ecological communities.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7</w:t>
      </w:r>
      <w:r w:rsidRPr="00F80380">
        <w:rPr>
          <w:rFonts w:ascii="Calibri" w:hAnsi="Calibri"/>
          <w:noProof/>
          <w:sz w:val="20"/>
        </w:rPr>
        <w:t>, 2437–2438.</w:t>
      </w:r>
    </w:p>
    <w:p w14:paraId="5B7BD7D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alster, D.S. (2006) Sapling strength and safety: the importance of wood density in tropical forest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37–239.</w:t>
      </w:r>
    </w:p>
    <w:p w14:paraId="3913958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oster, D., Swanson, F., Aber, J., Burke, I., Brokaw, N., Tilman, D. &amp; Knapp, A. (2003) The importance of land-use legacies to ecology and conserv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3</w:t>
      </w:r>
      <w:r w:rsidRPr="00F80380">
        <w:rPr>
          <w:rFonts w:ascii="Calibri" w:hAnsi="Calibri"/>
          <w:noProof/>
          <w:sz w:val="20"/>
        </w:rPr>
        <w:t>, 77.</w:t>
      </w:r>
    </w:p>
    <w:p w14:paraId="3F5BB6F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Fryirs, K.A. &amp; Brierley, G.J. (2012) </w:t>
      </w:r>
      <w:r w:rsidRPr="00F80380">
        <w:rPr>
          <w:rFonts w:ascii="Calibri" w:hAnsi="Calibri"/>
          <w:i/>
          <w:iCs/>
          <w:noProof/>
          <w:sz w:val="20"/>
        </w:rPr>
        <w:t>Geomorphic Analysis of River Systems: An Approach to Reading the Landscape</w:t>
      </w:r>
      <w:r w:rsidRPr="00F80380">
        <w:rPr>
          <w:rFonts w:ascii="Calibri" w:hAnsi="Calibri"/>
          <w:noProof/>
          <w:sz w:val="20"/>
        </w:rPr>
        <w:t>. John Wiley &amp; Sons.</w:t>
      </w:r>
    </w:p>
    <w:p w14:paraId="3C868BD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erstner, K., Dormann, C.F., Stein, A., Manceur, A.M. &amp; Seppelt, R. (2014) Effects of land use on plant diversity - a global meta-analysis. </w:t>
      </w:r>
      <w:r w:rsidRPr="00F80380">
        <w:rPr>
          <w:rFonts w:ascii="Calibri" w:hAnsi="Calibri"/>
          <w:i/>
          <w:iCs/>
          <w:noProof/>
          <w:sz w:val="20"/>
        </w:rPr>
        <w:t>Journal of Applied Ecolog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1690–1700.</w:t>
      </w:r>
    </w:p>
    <w:p w14:paraId="10B0028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otelli, N.J. &amp; Rohde, K. (2002) Co-occurence of ectoparasites of marine fished: a null model. </w:t>
      </w:r>
      <w:r w:rsidRPr="00F80380">
        <w:rPr>
          <w:rFonts w:ascii="Calibri" w:hAnsi="Calibri"/>
          <w:i/>
          <w:iCs/>
          <w:noProof/>
          <w:sz w:val="20"/>
        </w:rPr>
        <w:t>Ecological Letters</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86–94.</w:t>
      </w:r>
    </w:p>
    <w:p w14:paraId="4B5E218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af, W. (2006) Downstream hydrologic and geomorphic effects of large dams on American rivers. </w:t>
      </w:r>
      <w:r w:rsidRPr="00F80380">
        <w:rPr>
          <w:rFonts w:ascii="Calibri" w:hAnsi="Calibri"/>
          <w:i/>
          <w:iCs/>
          <w:noProof/>
          <w:sz w:val="20"/>
        </w:rPr>
        <w:t>Geomorphology</w:t>
      </w:r>
      <w:r w:rsidRPr="00F80380">
        <w:rPr>
          <w:rFonts w:ascii="Calibri" w:hAnsi="Calibri"/>
          <w:noProof/>
          <w:sz w:val="20"/>
        </w:rPr>
        <w:t xml:space="preserve">, </w:t>
      </w:r>
      <w:r w:rsidRPr="00F80380">
        <w:rPr>
          <w:rFonts w:ascii="Calibri" w:hAnsi="Calibri"/>
          <w:b/>
          <w:bCs/>
          <w:noProof/>
          <w:sz w:val="20"/>
        </w:rPr>
        <w:t>79</w:t>
      </w:r>
      <w:r w:rsidRPr="00F80380">
        <w:rPr>
          <w:rFonts w:ascii="Calibri" w:hAnsi="Calibri"/>
          <w:noProof/>
          <w:sz w:val="20"/>
        </w:rPr>
        <w:t>, 336–360.</w:t>
      </w:r>
    </w:p>
    <w:p w14:paraId="753917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Greet, J., Cousens, R.D. &amp; Webb, J.A. (2012) MORE EXOTIC AND FEWER NATIVE PLANT SPECIES : RIVERINE VEGETATION PATTERNS ASSOCIATED WITH ALTERED SEASONAL FLOW PATTERNS. </w:t>
      </w:r>
      <w:r w:rsidRPr="00F80380">
        <w:rPr>
          <w:rFonts w:ascii="Calibri" w:hAnsi="Calibri"/>
          <w:i/>
          <w:iCs/>
          <w:noProof/>
          <w:sz w:val="20"/>
        </w:rPr>
        <w:t>River Research and Applications</w:t>
      </w:r>
      <w:r w:rsidRPr="00F80380">
        <w:rPr>
          <w:rFonts w:ascii="Calibri" w:hAnsi="Calibri"/>
          <w:noProof/>
          <w:sz w:val="20"/>
        </w:rPr>
        <w:t>.</w:t>
      </w:r>
    </w:p>
    <w:p w14:paraId="2A3913B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ennessy, K., Fawcett, R., Kirono, D., Mpelasoka, M., Jones, D., Bathols, J., Whetton, P., Stafford Smith, M., Howden, M., Mitchell, C. &amp; Plummer, N. (2008) </w:t>
      </w:r>
      <w:r w:rsidRPr="00F80380">
        <w:rPr>
          <w:rFonts w:ascii="Calibri" w:hAnsi="Calibri"/>
          <w:i/>
          <w:iCs/>
          <w:noProof/>
          <w:sz w:val="20"/>
        </w:rPr>
        <w:t>An Assessment of the Impact of Climate Change on the Nature and Frequency of Exceptional Climatic Events. Australian Government, Bureau of Meterology</w:t>
      </w:r>
      <w:r w:rsidRPr="00F80380">
        <w:rPr>
          <w:rFonts w:ascii="Calibri" w:hAnsi="Calibri"/>
          <w:noProof/>
          <w:sz w:val="20"/>
        </w:rPr>
        <w:t>. Department of Agriculture, Fisheries and Forestry, 2008., Canberra, Australia.</w:t>
      </w:r>
    </w:p>
    <w:p w14:paraId="6AB665A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illebrand, H. &amp; Matthiessen, B. (2009) Biodiversity in a complex world: consolidation and progress in functional biodiversity research.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2</w:t>
      </w:r>
      <w:r w:rsidRPr="00F80380">
        <w:rPr>
          <w:rFonts w:ascii="Calibri" w:hAnsi="Calibri"/>
          <w:noProof/>
          <w:sz w:val="20"/>
        </w:rPr>
        <w:t>, 1405–1419.</w:t>
      </w:r>
    </w:p>
    <w:p w14:paraId="7267133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Hughes, F.M.R. (1997) Floodplain biogeomorphology. </w:t>
      </w:r>
      <w:r w:rsidRPr="00F80380">
        <w:rPr>
          <w:rFonts w:ascii="Calibri" w:hAnsi="Calibri"/>
          <w:i/>
          <w:iCs/>
          <w:noProof/>
          <w:sz w:val="20"/>
        </w:rPr>
        <w:t>Progress in Physical Geography</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501–529.</w:t>
      </w:r>
    </w:p>
    <w:p w14:paraId="7758BA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21E5C6C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6</w:t>
      </w:r>
      <w:r w:rsidRPr="00F80380">
        <w:rPr>
          <w:rFonts w:ascii="Calibri" w:hAnsi="Calibri"/>
          <w:noProof/>
          <w:sz w:val="20"/>
        </w:rPr>
        <w:t>, 684–692.</w:t>
      </w:r>
    </w:p>
    <w:p w14:paraId="0706D21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mbel, S.W., Cowan, P.D., Helmus, M.R., Cornwell, W.K., Morlon, H., Ackerly, D.D., Blomberg, S.P. &amp; Webb, C.O. (2010) Picante: R tools for integrating phylogenies and ecology.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6</w:t>
      </w:r>
      <w:r w:rsidRPr="00F80380">
        <w:rPr>
          <w:rFonts w:ascii="Calibri" w:hAnsi="Calibri"/>
          <w:noProof/>
          <w:sz w:val="20"/>
        </w:rPr>
        <w:t>, 1463–1464.</w:t>
      </w:r>
    </w:p>
    <w:p w14:paraId="2BB5F55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ennard, M.J., Pusey, B.J., Olden, J.D., Mackay, S.J., Stein, J.L. &amp; Marsh, N. (2010) Classification of natural flow regimes in Australia to support environmental flow management.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71–193.</w:t>
      </w:r>
    </w:p>
    <w:p w14:paraId="7E91437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Kraft, N.J.B., Adler, P.B., Godoy, O., James, E.C., Fuller, S. &amp; Levine, J.M. (2015) Community assembly, coexistence and the environmental filtering metaphor.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9</w:t>
      </w:r>
      <w:r w:rsidRPr="00F80380">
        <w:rPr>
          <w:rFonts w:ascii="Calibri" w:hAnsi="Calibri"/>
          <w:noProof/>
          <w:sz w:val="20"/>
        </w:rPr>
        <w:t>, 592–599.</w:t>
      </w:r>
    </w:p>
    <w:p w14:paraId="25D750E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anisto, L., Tamme, R., Hiiesalu, I., Szava-Kovats, R., Gazol, A. &amp; Pärtel, M. (2013) Microfragmentation concept explains non-positive environmental heterogeneity-diversity relationships. </w:t>
      </w:r>
      <w:r w:rsidRPr="00F80380">
        <w:rPr>
          <w:rFonts w:ascii="Calibri" w:hAnsi="Calibri"/>
          <w:i/>
          <w:iCs/>
          <w:noProof/>
          <w:sz w:val="20"/>
        </w:rPr>
        <w:t>Oecologia</w:t>
      </w:r>
      <w:r w:rsidRPr="00F80380">
        <w:rPr>
          <w:rFonts w:ascii="Calibri" w:hAnsi="Calibri"/>
          <w:noProof/>
          <w:sz w:val="20"/>
        </w:rPr>
        <w:t xml:space="preserve">, </w:t>
      </w:r>
      <w:r w:rsidRPr="00F80380">
        <w:rPr>
          <w:rFonts w:ascii="Calibri" w:hAnsi="Calibri"/>
          <w:b/>
          <w:bCs/>
          <w:noProof/>
          <w:sz w:val="20"/>
        </w:rPr>
        <w:t>171</w:t>
      </w:r>
      <w:r w:rsidRPr="00F80380">
        <w:rPr>
          <w:rFonts w:ascii="Calibri" w:hAnsi="Calibri"/>
          <w:noProof/>
          <w:sz w:val="20"/>
        </w:rPr>
        <w:t>, 217–226.</w:t>
      </w:r>
    </w:p>
    <w:p w14:paraId="5046976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Laliberté, E. &amp; Legendre, P. (2010) A distance-based framework for measuring functional diversity from multiple trait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91</w:t>
      </w:r>
      <w:r w:rsidRPr="00F80380">
        <w:rPr>
          <w:rFonts w:ascii="Calibri" w:hAnsi="Calibri"/>
          <w:noProof/>
          <w:sz w:val="20"/>
        </w:rPr>
        <w:t>, 299–305.</w:t>
      </w:r>
    </w:p>
    <w:p w14:paraId="3F2A8E0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76–86.</w:t>
      </w:r>
    </w:p>
    <w:p w14:paraId="5E976CF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gendre, P. (2007) Studying beta diversity: ecological variation partitioning by multiple regression and canonical analysis. </w:t>
      </w:r>
      <w:r w:rsidRPr="00F80380">
        <w:rPr>
          <w:rFonts w:ascii="Calibri" w:hAnsi="Calibri"/>
          <w:i/>
          <w:iCs/>
          <w:noProof/>
          <w:sz w:val="20"/>
        </w:rPr>
        <w:t>Journal of Plant Ecology</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 3–8.</w:t>
      </w:r>
    </w:p>
    <w:p w14:paraId="723B67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eishman, M., Wright, I., Moles, A. &amp; Westoby, M. (2000) </w:t>
      </w:r>
      <w:r w:rsidRPr="00F80380">
        <w:rPr>
          <w:rFonts w:ascii="Calibri" w:hAnsi="Calibri"/>
          <w:i/>
          <w:iCs/>
          <w:noProof/>
          <w:sz w:val="20"/>
        </w:rPr>
        <w:t>The Evolutionary Ecology of Seed Size</w:t>
      </w:r>
      <w:r w:rsidRPr="00F80380">
        <w:rPr>
          <w:rFonts w:ascii="Calibri" w:hAnsi="Calibri"/>
          <w:noProof/>
          <w:sz w:val="20"/>
        </w:rPr>
        <w:t>, 2nd ed (ed M Fenner). CAB International, Wallingford.</w:t>
      </w:r>
    </w:p>
    <w:p w14:paraId="6C0E5A5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F80380">
        <w:rPr>
          <w:rFonts w:ascii="Calibri" w:hAnsi="Calibri"/>
          <w:i/>
          <w:iCs/>
          <w:noProof/>
          <w:sz w:val="20"/>
        </w:rPr>
        <w:t>A literature review from an Australian perspective. CRC for Freshwater Ecology</w:t>
      </w:r>
      <w:r w:rsidRPr="00F80380">
        <w:rPr>
          <w:rFonts w:ascii="Calibri" w:hAnsi="Calibri"/>
          <w:noProof/>
          <w:sz w:val="20"/>
        </w:rPr>
        <w:t xml:space="preserve">, </w:t>
      </w:r>
      <w:r w:rsidRPr="00F80380">
        <w:rPr>
          <w:rFonts w:ascii="Calibri" w:hAnsi="Calibri"/>
          <w:b/>
          <w:bCs/>
          <w:noProof/>
          <w:sz w:val="20"/>
        </w:rPr>
        <w:t>57</w:t>
      </w:r>
      <w:r w:rsidRPr="00F80380">
        <w:rPr>
          <w:rFonts w:ascii="Calibri" w:hAnsi="Calibri"/>
          <w:noProof/>
          <w:sz w:val="20"/>
        </w:rPr>
        <w:t>.</w:t>
      </w:r>
    </w:p>
    <w:p w14:paraId="7DACAFD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Lundholm, J.T. (2009) Plant species diversity and environmental heterogeneity: spatial scale and competing hypothes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377–391.</w:t>
      </w:r>
    </w:p>
    <w:p w14:paraId="64E1DAA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F80380">
        <w:rPr>
          <w:rFonts w:ascii="Calibri" w:hAnsi="Calibri"/>
          <w:i/>
          <w:iCs/>
          <w:noProof/>
          <w:sz w:val="20"/>
        </w:rPr>
        <w:t>Ecohydrology</w:t>
      </w:r>
      <w:r w:rsidRPr="00F80380">
        <w:rPr>
          <w:rFonts w:ascii="Calibri" w:hAnsi="Calibri"/>
          <w:noProof/>
          <w:sz w:val="20"/>
        </w:rPr>
        <w:t xml:space="preserve">, </w:t>
      </w:r>
      <w:r w:rsidRPr="00F80380">
        <w:rPr>
          <w:rFonts w:ascii="Calibri" w:hAnsi="Calibri"/>
          <w:b/>
          <w:bCs/>
          <w:noProof/>
          <w:sz w:val="20"/>
        </w:rPr>
        <w:t>1507</w:t>
      </w:r>
      <w:r w:rsidRPr="00F80380">
        <w:rPr>
          <w:rFonts w:ascii="Calibri" w:hAnsi="Calibri"/>
          <w:noProof/>
          <w:sz w:val="20"/>
        </w:rPr>
        <w:t>, 1485–1507.</w:t>
      </w:r>
    </w:p>
    <w:p w14:paraId="478D86D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ckensen, J., Bauhus, J. &amp; Webber, E. (2003) Decomposition rates of coarse woody debris: a review with particular emphasis on Australian tree species. </w:t>
      </w:r>
      <w:r w:rsidRPr="00F80380">
        <w:rPr>
          <w:rFonts w:ascii="Calibri" w:hAnsi="Calibri"/>
          <w:i/>
          <w:iCs/>
          <w:noProof/>
          <w:sz w:val="20"/>
        </w:rPr>
        <w:t>Australian Journal of Botany</w:t>
      </w:r>
      <w:r w:rsidRPr="00F80380">
        <w:rPr>
          <w:rFonts w:ascii="Calibri" w:hAnsi="Calibri"/>
          <w:noProof/>
          <w:sz w:val="20"/>
        </w:rPr>
        <w:t xml:space="preserve">, </w:t>
      </w:r>
      <w:r w:rsidRPr="00F80380">
        <w:rPr>
          <w:rFonts w:ascii="Calibri" w:hAnsi="Calibri"/>
          <w:b/>
          <w:bCs/>
          <w:noProof/>
          <w:sz w:val="20"/>
        </w:rPr>
        <w:t>51</w:t>
      </w:r>
      <w:r w:rsidRPr="00F80380">
        <w:rPr>
          <w:rFonts w:ascii="Calibri" w:hAnsi="Calibri"/>
          <w:noProof/>
          <w:sz w:val="20"/>
        </w:rPr>
        <w:t>, 27–37.</w:t>
      </w:r>
    </w:p>
    <w:p w14:paraId="1B7AC7F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rsh, N.A., Stewardson, M.J. &amp; Kennard, M.J. (2003) River Analysis Package. Cooperative Research Centre for Catchment Hydrology, Monash University Melbourne. </w:t>
      </w:r>
      <w:r w:rsidRPr="00F80380">
        <w:rPr>
          <w:rFonts w:ascii="Calibri" w:hAnsi="Calibri"/>
          <w:i/>
          <w:iCs/>
          <w:noProof/>
          <w:sz w:val="20"/>
        </w:rPr>
        <w:t>Software Version</w:t>
      </w:r>
      <w:r w:rsidRPr="00F80380">
        <w:rPr>
          <w:rFonts w:ascii="Calibri" w:hAnsi="Calibri"/>
          <w:noProof/>
          <w:sz w:val="20"/>
        </w:rPr>
        <w:t xml:space="preserve">, </w:t>
      </w:r>
      <w:r w:rsidRPr="00F80380">
        <w:rPr>
          <w:rFonts w:ascii="Calibri" w:hAnsi="Calibri"/>
          <w:b/>
          <w:bCs/>
          <w:noProof/>
          <w:sz w:val="20"/>
        </w:rPr>
        <w:t>1</w:t>
      </w:r>
      <w:r w:rsidRPr="00F80380">
        <w:rPr>
          <w:rFonts w:ascii="Calibri" w:hAnsi="Calibri"/>
          <w:noProof/>
          <w:sz w:val="20"/>
        </w:rPr>
        <w:t>.</w:t>
      </w:r>
    </w:p>
    <w:p w14:paraId="50560AB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794–806.</w:t>
      </w:r>
    </w:p>
    <w:p w14:paraId="0FE72E3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ason, N.W.H., Richardson, S.J., Peltzer, D. a., de Bello, F., Wardle, D. a. &amp; Allen, R.B. (2012) Changes in coexistence mechanisms along a long-term soil chronosequence revealed by functional trait diversity. </w:t>
      </w:r>
      <w:r w:rsidRPr="00F80380">
        <w:rPr>
          <w:rFonts w:ascii="Calibri" w:hAnsi="Calibri"/>
          <w:i/>
          <w:iCs/>
          <w:noProof/>
          <w:sz w:val="20"/>
        </w:rPr>
        <w:t>Journal of Ecology</w:t>
      </w:r>
      <w:r w:rsidRPr="00F80380">
        <w:rPr>
          <w:rFonts w:ascii="Calibri" w:hAnsi="Calibri"/>
          <w:noProof/>
          <w:sz w:val="20"/>
        </w:rPr>
        <w:t xml:space="preserve">, </w:t>
      </w:r>
      <w:r w:rsidRPr="00F80380">
        <w:rPr>
          <w:rFonts w:ascii="Calibri" w:hAnsi="Calibri"/>
          <w:b/>
          <w:bCs/>
          <w:noProof/>
          <w:sz w:val="20"/>
        </w:rPr>
        <w:t>100</w:t>
      </w:r>
      <w:r w:rsidRPr="00F80380">
        <w:rPr>
          <w:rFonts w:ascii="Calibri" w:hAnsi="Calibri"/>
          <w:noProof/>
          <w:sz w:val="20"/>
        </w:rPr>
        <w:t>, 678–689.</w:t>
      </w:r>
    </w:p>
    <w:p w14:paraId="32E3910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erritt, D.M. &amp; Poff, N.L. (2010) Shifting dominance of riparian Populus and Tamarix along gradients of flow alteration in western North American rivers.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20</w:t>
      </w:r>
      <w:r w:rsidRPr="00F80380">
        <w:rPr>
          <w:rFonts w:ascii="Calibri" w:hAnsi="Calibri"/>
          <w:noProof/>
          <w:sz w:val="20"/>
        </w:rPr>
        <w:t>, 135–152.</w:t>
      </w:r>
    </w:p>
    <w:p w14:paraId="5F3F65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iklós, I. &amp; Podani, J. (2004) Randomization of presence-absence matrices: Comments and new algorithm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5</w:t>
      </w:r>
      <w:r w:rsidRPr="00F80380">
        <w:rPr>
          <w:rFonts w:ascii="Calibri" w:hAnsi="Calibri"/>
          <w:noProof/>
          <w:sz w:val="20"/>
        </w:rPr>
        <w:t>, 86–92.</w:t>
      </w:r>
    </w:p>
    <w:p w14:paraId="1E2F570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F80380">
        <w:rPr>
          <w:rFonts w:ascii="Calibri" w:hAnsi="Calibri"/>
          <w:i/>
          <w:iCs/>
          <w:noProof/>
          <w:sz w:val="20"/>
        </w:rPr>
        <w:t>Functional Ecology</w:t>
      </w:r>
      <w:r w:rsidRPr="00F80380">
        <w:rPr>
          <w:rFonts w:ascii="Calibri" w:hAnsi="Calibri"/>
          <w:noProof/>
          <w:sz w:val="20"/>
        </w:rPr>
        <w:t xml:space="preserve">, </w:t>
      </w:r>
      <w:r w:rsidRPr="00F80380">
        <w:rPr>
          <w:rFonts w:ascii="Calibri" w:hAnsi="Calibri"/>
          <w:b/>
          <w:bCs/>
          <w:noProof/>
          <w:sz w:val="20"/>
        </w:rPr>
        <w:t>24</w:t>
      </w:r>
      <w:r w:rsidRPr="00F80380">
        <w:rPr>
          <w:rFonts w:ascii="Calibri" w:hAnsi="Calibri"/>
          <w:noProof/>
          <w:sz w:val="20"/>
        </w:rPr>
        <w:t>, 867–876.</w:t>
      </w:r>
    </w:p>
    <w:p w14:paraId="192AB76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Mouillot, D., Villéger, S., Scherer-Lorenzen, M. &amp; Mason, N.W.H. (2011) Functional structure of biological communities predicts ecosystem multifunctionality. </w:t>
      </w:r>
      <w:r w:rsidRPr="00F80380">
        <w:rPr>
          <w:rFonts w:ascii="Calibri" w:hAnsi="Calibri"/>
          <w:i/>
          <w:iCs/>
          <w:noProof/>
          <w:sz w:val="20"/>
        </w:rPr>
        <w:t>PLoS ONE</w:t>
      </w:r>
      <w:r w:rsidRPr="00F80380">
        <w:rPr>
          <w:rFonts w:ascii="Calibri" w:hAnsi="Calibri"/>
          <w:noProof/>
          <w:sz w:val="20"/>
        </w:rPr>
        <w:t xml:space="preserve">, </w:t>
      </w:r>
      <w:r w:rsidRPr="00F80380">
        <w:rPr>
          <w:rFonts w:ascii="Calibri" w:hAnsi="Calibri"/>
          <w:b/>
          <w:bCs/>
          <w:noProof/>
          <w:sz w:val="20"/>
        </w:rPr>
        <w:t>6</w:t>
      </w:r>
      <w:r w:rsidRPr="00F80380">
        <w:rPr>
          <w:rFonts w:ascii="Calibri" w:hAnsi="Calibri"/>
          <w:noProof/>
          <w:sz w:val="20"/>
        </w:rPr>
        <w:t>.</w:t>
      </w:r>
    </w:p>
    <w:p w14:paraId="16CAE10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Naiman, R.J., Bechtold, J.S., Drake, D., J.J.Latterell, O’Keefe, T.C. &amp; Balian, E. a. (2005) Origins, patterns, and importance of heterogeneity in riparian systems. </w:t>
      </w:r>
      <w:r w:rsidRPr="00F80380">
        <w:rPr>
          <w:rFonts w:ascii="Calibri" w:hAnsi="Calibri"/>
          <w:i/>
          <w:iCs/>
          <w:noProof/>
          <w:sz w:val="20"/>
        </w:rPr>
        <w:t>Ecosystem Function in Heterogeneous Landscapes</w:t>
      </w:r>
      <w:r w:rsidRPr="00F80380">
        <w:rPr>
          <w:rFonts w:ascii="Calibri" w:hAnsi="Calibri"/>
          <w:noProof/>
          <w:sz w:val="20"/>
        </w:rPr>
        <w:t>, 279–309.</w:t>
      </w:r>
    </w:p>
    <w:p w14:paraId="0027B7F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aiman, R., Decamps, H. &amp; Pollock, M. (1993) The role of riparian corridors in maintaining regional biodiversity. </w:t>
      </w:r>
      <w:r w:rsidRPr="00F80380">
        <w:rPr>
          <w:rFonts w:ascii="Calibri" w:hAnsi="Calibri"/>
          <w:i/>
          <w:iCs/>
          <w:noProof/>
          <w:sz w:val="20"/>
        </w:rPr>
        <w:t>Ecological Applications</w:t>
      </w:r>
      <w:r w:rsidRPr="00F80380">
        <w:rPr>
          <w:rFonts w:ascii="Calibri" w:hAnsi="Calibri"/>
          <w:noProof/>
          <w:sz w:val="20"/>
        </w:rPr>
        <w:t xml:space="preserve">, </w:t>
      </w:r>
      <w:r w:rsidRPr="00F80380">
        <w:rPr>
          <w:rFonts w:ascii="Calibri" w:hAnsi="Calibri"/>
          <w:b/>
          <w:bCs/>
          <w:noProof/>
          <w:sz w:val="20"/>
        </w:rPr>
        <w:t>3</w:t>
      </w:r>
      <w:r w:rsidRPr="00F80380">
        <w:rPr>
          <w:rFonts w:ascii="Calibri" w:hAnsi="Calibri"/>
          <w:noProof/>
          <w:sz w:val="20"/>
        </w:rPr>
        <w:t>, 209–212.</w:t>
      </w:r>
    </w:p>
    <w:p w14:paraId="0ECA34B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Berggren, K. (2000) Alterations of Riparian Ecosystems Caused by River Regulation.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50</w:t>
      </w:r>
      <w:r w:rsidRPr="00F80380">
        <w:rPr>
          <w:rFonts w:ascii="Calibri" w:hAnsi="Calibri"/>
          <w:noProof/>
          <w:sz w:val="20"/>
        </w:rPr>
        <w:t>, 783–792.</w:t>
      </w:r>
    </w:p>
    <w:p w14:paraId="7E54EEC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Reidy, C. a, Dynesius, M. &amp; Revenga, C. (2005) Fragmentation and flow regulation of the world’s large river systems. </w:t>
      </w:r>
      <w:r w:rsidRPr="00F80380">
        <w:rPr>
          <w:rFonts w:ascii="Calibri" w:hAnsi="Calibri"/>
          <w:i/>
          <w:iCs/>
          <w:noProof/>
          <w:sz w:val="20"/>
        </w:rPr>
        <w:t>Science (New York, N.Y.)</w:t>
      </w:r>
      <w:r w:rsidRPr="00F80380">
        <w:rPr>
          <w:rFonts w:ascii="Calibri" w:hAnsi="Calibri"/>
          <w:noProof/>
          <w:sz w:val="20"/>
        </w:rPr>
        <w:t xml:space="preserve">, </w:t>
      </w:r>
      <w:r w:rsidRPr="00F80380">
        <w:rPr>
          <w:rFonts w:ascii="Calibri" w:hAnsi="Calibri"/>
          <w:b/>
          <w:bCs/>
          <w:noProof/>
          <w:sz w:val="20"/>
        </w:rPr>
        <w:t>308</w:t>
      </w:r>
      <w:r w:rsidRPr="00F80380">
        <w:rPr>
          <w:rFonts w:ascii="Calibri" w:hAnsi="Calibri"/>
          <w:noProof/>
          <w:sz w:val="20"/>
        </w:rPr>
        <w:t>, 405–408.</w:t>
      </w:r>
    </w:p>
    <w:p w14:paraId="1B5832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Nilsson, C. &amp; Svedmark, M. (2002) Basic principles and ecological consequences of changing water regimes: riparian plant communitie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30</w:t>
      </w:r>
      <w:r w:rsidRPr="00F80380">
        <w:rPr>
          <w:rFonts w:ascii="Calibri" w:hAnsi="Calibri"/>
          <w:noProof/>
          <w:sz w:val="20"/>
        </w:rPr>
        <w:t>, 468–480.</w:t>
      </w:r>
    </w:p>
    <w:p w14:paraId="219BA96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Oksanen, J., Blanchet, F.G., Kindt, R., Legendre, P., Minchin, P.R., O’Hara, R.B., Simpson, G.L., Solymos, P., Stevens, M.H.H. &amp; Wagner, H. (2013) vegan: Community Ecology Package.</w:t>
      </w:r>
    </w:p>
    <w:p w14:paraId="6BBE9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lmer, M. a, Lettenmaier, D.P., Poff, N.L., Postel, S.L., Richter, B. &amp; Warner, R. (2009) Climate change and river ecosystems: protection and adaptation options. </w:t>
      </w:r>
      <w:r w:rsidRPr="00F80380">
        <w:rPr>
          <w:rFonts w:ascii="Calibri" w:hAnsi="Calibri"/>
          <w:i/>
          <w:iCs/>
          <w:noProof/>
          <w:sz w:val="20"/>
        </w:rPr>
        <w:t>Environmental management</w:t>
      </w:r>
      <w:r w:rsidRPr="00F80380">
        <w:rPr>
          <w:rFonts w:ascii="Calibri" w:hAnsi="Calibri"/>
          <w:noProof/>
          <w:sz w:val="20"/>
        </w:rPr>
        <w:t xml:space="preserve">, </w:t>
      </w:r>
      <w:r w:rsidRPr="00F80380">
        <w:rPr>
          <w:rFonts w:ascii="Calibri" w:hAnsi="Calibri"/>
          <w:b/>
          <w:bCs/>
          <w:noProof/>
          <w:sz w:val="20"/>
        </w:rPr>
        <w:t>44</w:t>
      </w:r>
      <w:r w:rsidRPr="00F80380">
        <w:rPr>
          <w:rFonts w:ascii="Calibri" w:hAnsi="Calibri"/>
          <w:noProof/>
          <w:sz w:val="20"/>
        </w:rPr>
        <w:t>, 1053–68.</w:t>
      </w:r>
    </w:p>
    <w:p w14:paraId="09A0B4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avoine, S. &amp; Bonsall, M.B. (2011) Measuring biodiversity to explain community assembly: a unified approach. </w:t>
      </w:r>
      <w:r w:rsidRPr="00F80380">
        <w:rPr>
          <w:rFonts w:ascii="Calibri" w:hAnsi="Calibri"/>
          <w:i/>
          <w:iCs/>
          <w:noProof/>
          <w:sz w:val="20"/>
        </w:rPr>
        <w:t>Biological Reviews</w:t>
      </w:r>
      <w:r w:rsidRPr="00F80380">
        <w:rPr>
          <w:rFonts w:ascii="Calibri" w:hAnsi="Calibri"/>
          <w:noProof/>
          <w:sz w:val="20"/>
        </w:rPr>
        <w:t xml:space="preserve">, </w:t>
      </w:r>
      <w:r w:rsidRPr="00F80380">
        <w:rPr>
          <w:rFonts w:ascii="Calibri" w:hAnsi="Calibri"/>
          <w:b/>
          <w:bCs/>
          <w:noProof/>
          <w:sz w:val="20"/>
        </w:rPr>
        <w:t>86</w:t>
      </w:r>
      <w:r w:rsidRPr="00F80380">
        <w:rPr>
          <w:rFonts w:ascii="Calibri" w:hAnsi="Calibri"/>
          <w:noProof/>
          <w:sz w:val="20"/>
        </w:rPr>
        <w:t>, 792–812.</w:t>
      </w:r>
    </w:p>
    <w:p w14:paraId="753EF96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F80380">
        <w:rPr>
          <w:rFonts w:ascii="Calibri" w:hAnsi="Calibri"/>
          <w:i/>
          <w:iCs/>
          <w:noProof/>
          <w:sz w:val="20"/>
        </w:rPr>
        <w:t>Methods in Ecology and Evolution</w:t>
      </w:r>
      <w:r w:rsidRPr="00F80380">
        <w:rPr>
          <w:rFonts w:ascii="Calibri" w:hAnsi="Calibri"/>
          <w:noProof/>
          <w:sz w:val="20"/>
        </w:rPr>
        <w:t xml:space="preserve">, </w:t>
      </w:r>
      <w:r w:rsidRPr="00F80380">
        <w:rPr>
          <w:rFonts w:ascii="Calibri" w:hAnsi="Calibri"/>
          <w:b/>
          <w:bCs/>
          <w:noProof/>
          <w:sz w:val="20"/>
        </w:rPr>
        <w:t>5</w:t>
      </w:r>
      <w:r w:rsidRPr="00F80380">
        <w:rPr>
          <w:rFonts w:ascii="Calibri" w:hAnsi="Calibri"/>
          <w:noProof/>
          <w:sz w:val="20"/>
        </w:rPr>
        <w:t>, 961–970.</w:t>
      </w:r>
    </w:p>
    <w:p w14:paraId="0BF3C27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eres-Neto, P.R., Legendre, P., Dray, S. &amp; Borcard, D. (2006) Variation Partitioning of Species Data Matrices: Estimation and Comparison of Fractions.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7</w:t>
      </w:r>
      <w:r w:rsidRPr="00F80380">
        <w:rPr>
          <w:rFonts w:ascii="Calibri" w:hAnsi="Calibri"/>
          <w:noProof/>
          <w:sz w:val="20"/>
        </w:rPr>
        <w:t>, 2614–2625.</w:t>
      </w:r>
    </w:p>
    <w:p w14:paraId="2178DA8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 Allan, J. &amp; Bain, M. (1997) The natural flow regime. </w:t>
      </w:r>
      <w:r w:rsidRPr="00F80380">
        <w:rPr>
          <w:rFonts w:ascii="Calibri" w:hAnsi="Calibri"/>
          <w:i/>
          <w:iCs/>
          <w:noProof/>
          <w:sz w:val="20"/>
        </w:rPr>
        <w:t>BioScience</w:t>
      </w:r>
      <w:r w:rsidRPr="00F80380">
        <w:rPr>
          <w:rFonts w:ascii="Calibri" w:hAnsi="Calibri"/>
          <w:noProof/>
          <w:sz w:val="20"/>
        </w:rPr>
        <w:t xml:space="preserve">, </w:t>
      </w:r>
      <w:r w:rsidRPr="00F80380">
        <w:rPr>
          <w:rFonts w:ascii="Calibri" w:hAnsi="Calibri"/>
          <w:b/>
          <w:bCs/>
          <w:noProof/>
          <w:sz w:val="20"/>
        </w:rPr>
        <w:t>47</w:t>
      </w:r>
      <w:r w:rsidRPr="00F80380">
        <w:rPr>
          <w:rFonts w:ascii="Calibri" w:hAnsi="Calibri"/>
          <w:noProof/>
          <w:sz w:val="20"/>
        </w:rPr>
        <w:t>, 769–784.</w:t>
      </w:r>
    </w:p>
    <w:p w14:paraId="346336F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Poff, N.L., Richter, B.D., Arthington, A.H., Bunn, S.E., Naiman, R.J., Kendy, E., Acreman, M., Apse, C., Bledsoe, B.P., Freeman, M.C., Henriksen, J., Jacobson, R.B., Kennen, J.G., Merritt, D.M., O’</w:t>
      </w:r>
      <w:r w:rsidRPr="00F80380">
        <w:rPr>
          <w:rFonts w:ascii="Calibri" w:hAnsi="Calibri" w:cs="Calibri"/>
          <w:noProof/>
          <w:sz w:val="20"/>
        </w:rPr>
        <w:t></w:t>
      </w:r>
      <w:r w:rsidRPr="00F80380">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47–170.</w:t>
      </w:r>
    </w:p>
    <w:p w14:paraId="5D40931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off, N.L. &amp; Zimmerman, J.K.H. (2010) Ecological responses to altered flow regimes: a literature review to inform the science and management of environmental flows.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55</w:t>
      </w:r>
      <w:r w:rsidRPr="00F80380">
        <w:rPr>
          <w:rFonts w:ascii="Calibri" w:hAnsi="Calibri"/>
          <w:noProof/>
          <w:sz w:val="20"/>
        </w:rPr>
        <w:t>, 194–205.</w:t>
      </w:r>
    </w:p>
    <w:p w14:paraId="1157F91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Preston, K.A., Cornwell, W.K. &amp; Denoyer, J.L. (2006) Wood density and vessel traits as distinct correlates of ecological strategy in 51 California coast range angiosperms. </w:t>
      </w:r>
      <w:r w:rsidRPr="00F80380">
        <w:rPr>
          <w:rFonts w:ascii="Calibri" w:hAnsi="Calibri"/>
          <w:i/>
          <w:iCs/>
          <w:noProof/>
          <w:sz w:val="20"/>
        </w:rPr>
        <w:t>The New Phytologist</w:t>
      </w:r>
      <w:r w:rsidRPr="00F80380">
        <w:rPr>
          <w:rFonts w:ascii="Calibri" w:hAnsi="Calibri"/>
          <w:noProof/>
          <w:sz w:val="20"/>
        </w:rPr>
        <w:t xml:space="preserve">, </w:t>
      </w:r>
      <w:r w:rsidRPr="00F80380">
        <w:rPr>
          <w:rFonts w:ascii="Calibri" w:hAnsi="Calibri"/>
          <w:b/>
          <w:bCs/>
          <w:noProof/>
          <w:sz w:val="20"/>
        </w:rPr>
        <w:t>170</w:t>
      </w:r>
      <w:r w:rsidRPr="00F80380">
        <w:rPr>
          <w:rFonts w:ascii="Calibri" w:hAnsi="Calibri"/>
          <w:noProof/>
          <w:sz w:val="20"/>
        </w:rPr>
        <w:t>, 807–818.</w:t>
      </w:r>
    </w:p>
    <w:p w14:paraId="76FC3E2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 Core Team. (2015) R: A Language and Environment for Statistical Computing.</w:t>
      </w:r>
    </w:p>
    <w:p w14:paraId="45EA151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ichardson, D.M., Holmes, P.M., Esler, K.J., Galatowitsch, S.M., Stromberg, J.C., Kirkman, S.P., Pysek, P. &amp; Hobbs, R.J. (2007) Riparian vegetation: degradation, alien plant invasions, and restoration prospects. </w:t>
      </w:r>
      <w:r w:rsidRPr="00F80380">
        <w:rPr>
          <w:rFonts w:ascii="Calibri" w:hAnsi="Calibri"/>
          <w:i/>
          <w:iCs/>
          <w:noProof/>
          <w:sz w:val="20"/>
        </w:rPr>
        <w:t>Diversity and Distributions</w:t>
      </w:r>
      <w:r w:rsidRPr="00F80380">
        <w:rPr>
          <w:rFonts w:ascii="Calibri" w:hAnsi="Calibri"/>
          <w:noProof/>
          <w:sz w:val="20"/>
        </w:rPr>
        <w:t xml:space="preserve">, </w:t>
      </w:r>
      <w:r w:rsidRPr="00F80380">
        <w:rPr>
          <w:rFonts w:ascii="Calibri" w:hAnsi="Calibri"/>
          <w:b/>
          <w:bCs/>
          <w:noProof/>
          <w:sz w:val="20"/>
        </w:rPr>
        <w:t>13</w:t>
      </w:r>
      <w:r w:rsidRPr="00F80380">
        <w:rPr>
          <w:rFonts w:ascii="Calibri" w:hAnsi="Calibri"/>
          <w:noProof/>
          <w:sz w:val="20"/>
        </w:rPr>
        <w:t>, 126–139.</w:t>
      </w:r>
    </w:p>
    <w:p w14:paraId="403918E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97D6388"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Rossel, R.V., Chen, C., Grundy, M., Searle, R., Clifford, D. &amp; Odgers, N. (2014b) Soil and Landscape Grid National Soil Attribute Maps - Organic Carbon (3" resolution) - Release 1. v1. CSIRO. Data Collection. 10.4225/08/547523BB0801A.</w:t>
      </w:r>
    </w:p>
    <w:p w14:paraId="0A603DCA"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k) Soil and Landscape Grid National Soil Attribute Maps - Sand (3" resolution) - Release 1. v4. CSIRO. Data Collection. 10.4225/08/546F29646877E</w:t>
      </w:r>
    </w:p>
    <w:p w14:paraId="292F18A5"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0ED1368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0B24AE0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19363BF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50A6FCEC"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3141B82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4143C3B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5FB8C2E9"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Rossel, R.V., Chen, C., Grundy, M., Searle, R., Clifford, D. &amp; Odgers, N. (2014j) Soil and Landscape Grid National Soil Attribute Maps - Clay (3" resolution) - Release 1. v4. CSIRO. Data Collection. 10.4225/08/546EEE35164BF.</w:t>
      </w:r>
    </w:p>
    <w:p w14:paraId="4E1A46A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Rustomji, P., Bennett, N. &amp; Chiew, F. (2009) Flood variability east of Australia’s Great Dividing Range. </w:t>
      </w:r>
      <w:r w:rsidRPr="00F80380">
        <w:rPr>
          <w:rFonts w:ascii="Calibri" w:hAnsi="Calibri"/>
          <w:i/>
          <w:iCs/>
          <w:noProof/>
          <w:sz w:val="20"/>
        </w:rPr>
        <w:t>Journal of Hydrology</w:t>
      </w:r>
      <w:r w:rsidRPr="00F80380">
        <w:rPr>
          <w:rFonts w:ascii="Calibri" w:hAnsi="Calibri"/>
          <w:noProof/>
          <w:sz w:val="20"/>
        </w:rPr>
        <w:t xml:space="preserve">, </w:t>
      </w:r>
      <w:r w:rsidRPr="00F80380">
        <w:rPr>
          <w:rFonts w:ascii="Calibri" w:hAnsi="Calibri"/>
          <w:b/>
          <w:bCs/>
          <w:noProof/>
          <w:sz w:val="20"/>
        </w:rPr>
        <w:t>374</w:t>
      </w:r>
      <w:r w:rsidRPr="00F80380">
        <w:rPr>
          <w:rFonts w:ascii="Calibri" w:hAnsi="Calibri"/>
          <w:noProof/>
          <w:sz w:val="20"/>
        </w:rPr>
        <w:t>, 196–208.</w:t>
      </w:r>
    </w:p>
    <w:p w14:paraId="61153E9F"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mons, M., Podger, G. &amp; Cooke, R. (1996) IQQM: a hydrologic modelling tool for water resource and salinity management. </w:t>
      </w:r>
      <w:r w:rsidRPr="00F80380">
        <w:rPr>
          <w:rFonts w:ascii="Calibri" w:hAnsi="Calibri"/>
          <w:i/>
          <w:iCs/>
          <w:noProof/>
          <w:sz w:val="20"/>
        </w:rPr>
        <w:t>Environmental Software</w:t>
      </w:r>
      <w:r w:rsidRPr="00F80380">
        <w:rPr>
          <w:rFonts w:ascii="Calibri" w:hAnsi="Calibri"/>
          <w:noProof/>
          <w:sz w:val="20"/>
        </w:rPr>
        <w:t xml:space="preserve">, </w:t>
      </w:r>
      <w:r w:rsidRPr="00F80380">
        <w:rPr>
          <w:rFonts w:ascii="Calibri" w:hAnsi="Calibri"/>
          <w:b/>
          <w:bCs/>
          <w:noProof/>
          <w:sz w:val="20"/>
        </w:rPr>
        <w:t>11</w:t>
      </w:r>
      <w:r w:rsidRPr="00F80380">
        <w:rPr>
          <w:rFonts w:ascii="Calibri" w:hAnsi="Calibri"/>
          <w:noProof/>
          <w:sz w:val="20"/>
        </w:rPr>
        <w:t>, 185–192.</w:t>
      </w:r>
    </w:p>
    <w:p w14:paraId="07103E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inger, M. (2007) The influence of major dams on hydrology through the drainage network of the Sacramento River basin, California. </w:t>
      </w:r>
      <w:r w:rsidRPr="00F80380">
        <w:rPr>
          <w:rFonts w:ascii="Calibri" w:hAnsi="Calibri"/>
          <w:i/>
          <w:iCs/>
          <w:noProof/>
          <w:sz w:val="20"/>
        </w:rPr>
        <w:t>River Research and Applications</w:t>
      </w:r>
      <w:r w:rsidRPr="00F80380">
        <w:rPr>
          <w:rFonts w:ascii="Calibri" w:hAnsi="Calibri"/>
          <w:noProof/>
          <w:sz w:val="20"/>
        </w:rPr>
        <w:t xml:space="preserve">, </w:t>
      </w:r>
      <w:r w:rsidRPr="00F80380">
        <w:rPr>
          <w:rFonts w:ascii="Calibri" w:hAnsi="Calibri"/>
          <w:b/>
          <w:bCs/>
          <w:noProof/>
          <w:sz w:val="20"/>
        </w:rPr>
        <w:t>72</w:t>
      </w:r>
      <w:r w:rsidRPr="00F80380">
        <w:rPr>
          <w:rFonts w:ascii="Calibri" w:hAnsi="Calibri"/>
          <w:noProof/>
          <w:sz w:val="20"/>
        </w:rPr>
        <w:t>, 55–72.</w:t>
      </w:r>
    </w:p>
    <w:p w14:paraId="15337A2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in, A., Gerstner, K. &amp; Kreft, H. (2014) Environmental heterogeneity as a universal driver of species richness across taxa, biomes and spatial scales. </w:t>
      </w:r>
      <w:r w:rsidRPr="00F80380">
        <w:rPr>
          <w:rFonts w:ascii="Calibri" w:hAnsi="Calibri"/>
          <w:i/>
          <w:iCs/>
          <w:noProof/>
          <w:sz w:val="20"/>
        </w:rPr>
        <w:t>Ecology Letters</w:t>
      </w:r>
      <w:r w:rsidRPr="00F80380">
        <w:rPr>
          <w:rFonts w:ascii="Calibri" w:hAnsi="Calibri"/>
          <w:noProof/>
          <w:sz w:val="20"/>
        </w:rPr>
        <w:t xml:space="preserve">, </w:t>
      </w:r>
      <w:r w:rsidRPr="00F80380">
        <w:rPr>
          <w:rFonts w:ascii="Calibri" w:hAnsi="Calibri"/>
          <w:b/>
          <w:bCs/>
          <w:noProof/>
          <w:sz w:val="20"/>
        </w:rPr>
        <w:t>17</w:t>
      </w:r>
      <w:r w:rsidRPr="00F80380">
        <w:rPr>
          <w:rFonts w:ascii="Calibri" w:hAnsi="Calibri"/>
          <w:noProof/>
          <w:sz w:val="20"/>
        </w:rPr>
        <w:t>, 866–880.</w:t>
      </w:r>
    </w:p>
    <w:p w14:paraId="72E0E92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ekhoven, D.J. &amp; Buhlmann, P. (2012) MissForest - nonparametric missing value imputation for mixed-type data. </w:t>
      </w:r>
      <w:r w:rsidRPr="00F80380">
        <w:rPr>
          <w:rFonts w:ascii="Calibri" w:hAnsi="Calibri"/>
          <w:i/>
          <w:iCs/>
          <w:noProof/>
          <w:sz w:val="20"/>
        </w:rPr>
        <w:t>Bioinformatics</w:t>
      </w:r>
      <w:r w:rsidRPr="00F80380">
        <w:rPr>
          <w:rFonts w:ascii="Calibri" w:hAnsi="Calibri"/>
          <w:noProof/>
          <w:sz w:val="20"/>
        </w:rPr>
        <w:t xml:space="preserve">, </w:t>
      </w:r>
      <w:r w:rsidRPr="00F80380">
        <w:rPr>
          <w:rFonts w:ascii="Calibri" w:hAnsi="Calibri"/>
          <w:b/>
          <w:bCs/>
          <w:noProof/>
          <w:sz w:val="20"/>
        </w:rPr>
        <w:t>28</w:t>
      </w:r>
      <w:r w:rsidRPr="00F80380">
        <w:rPr>
          <w:rFonts w:ascii="Calibri" w:hAnsi="Calibri"/>
          <w:noProof/>
          <w:sz w:val="20"/>
        </w:rPr>
        <w:t>, 112–118.</w:t>
      </w:r>
    </w:p>
    <w:p w14:paraId="395D5A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lastRenderedPageBreak/>
        <w:t xml:space="preserve">Stokes, K.E. (2008) Exotic invasive black willow (Salix nigra) in Australia: influence of hydrological regimes on population dynamics. </w:t>
      </w:r>
      <w:r w:rsidRPr="00F80380">
        <w:rPr>
          <w:rFonts w:ascii="Calibri" w:hAnsi="Calibri"/>
          <w:i/>
          <w:iCs/>
          <w:noProof/>
          <w:sz w:val="20"/>
        </w:rPr>
        <w:t>Plant Ecology</w:t>
      </w:r>
      <w:r w:rsidRPr="00F80380">
        <w:rPr>
          <w:rFonts w:ascii="Calibri" w:hAnsi="Calibri"/>
          <w:noProof/>
          <w:sz w:val="20"/>
        </w:rPr>
        <w:t xml:space="preserve">, </w:t>
      </w:r>
      <w:r w:rsidRPr="00F80380">
        <w:rPr>
          <w:rFonts w:ascii="Calibri" w:hAnsi="Calibri"/>
          <w:b/>
          <w:bCs/>
          <w:noProof/>
          <w:sz w:val="20"/>
        </w:rPr>
        <w:t>197</w:t>
      </w:r>
      <w:r w:rsidRPr="00F80380">
        <w:rPr>
          <w:rFonts w:ascii="Calibri" w:hAnsi="Calibri"/>
          <w:noProof/>
          <w:sz w:val="20"/>
        </w:rPr>
        <w:t>, 91–105.</w:t>
      </w:r>
    </w:p>
    <w:p w14:paraId="4D69B344"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Stromberg, J.C., Lite, S.J., Marler, R., Paradzick, C., Shafroth, P.B., Shorrock, D., White, J.M. &amp; White, M.S. (2007) Altered stream-flow regimes and invasive plant species: the Tamarix case. </w:t>
      </w:r>
      <w:r w:rsidRPr="00F80380">
        <w:rPr>
          <w:rFonts w:ascii="Calibri" w:hAnsi="Calibri"/>
          <w:i/>
          <w:iCs/>
          <w:noProof/>
          <w:sz w:val="20"/>
        </w:rPr>
        <w:t>Global Ecology and Biogeography</w:t>
      </w:r>
      <w:r w:rsidRPr="00F80380">
        <w:rPr>
          <w:rFonts w:ascii="Calibri" w:hAnsi="Calibri"/>
          <w:noProof/>
          <w:sz w:val="20"/>
        </w:rPr>
        <w:t xml:space="preserve">, </w:t>
      </w:r>
      <w:r w:rsidRPr="00F80380">
        <w:rPr>
          <w:rFonts w:ascii="Calibri" w:hAnsi="Calibri"/>
          <w:b/>
          <w:bCs/>
          <w:noProof/>
          <w:sz w:val="20"/>
        </w:rPr>
        <w:t>16</w:t>
      </w:r>
      <w:r w:rsidRPr="00F80380">
        <w:rPr>
          <w:rFonts w:ascii="Calibri" w:hAnsi="Calibri"/>
          <w:noProof/>
          <w:sz w:val="20"/>
        </w:rPr>
        <w:t>, 381–393.</w:t>
      </w:r>
    </w:p>
    <w:p w14:paraId="6B0F1210"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bacchi, E., Correll, D. &amp; Hauer, R. (1998) Development, maintenance and role of riparian vegetation in the river landscape. </w:t>
      </w:r>
      <w:r w:rsidRPr="00F80380">
        <w:rPr>
          <w:rFonts w:ascii="Calibri" w:hAnsi="Calibri"/>
          <w:i/>
          <w:iCs/>
          <w:noProof/>
          <w:sz w:val="20"/>
        </w:rPr>
        <w:t>Freshwater Biology</w:t>
      </w:r>
      <w:r w:rsidRPr="00F80380">
        <w:rPr>
          <w:rFonts w:ascii="Calibri" w:hAnsi="Calibri"/>
          <w:noProof/>
          <w:sz w:val="20"/>
        </w:rPr>
        <w:t xml:space="preserve">, </w:t>
      </w:r>
      <w:r w:rsidRPr="00F80380">
        <w:rPr>
          <w:rFonts w:ascii="Calibri" w:hAnsi="Calibri"/>
          <w:b/>
          <w:bCs/>
          <w:noProof/>
          <w:sz w:val="20"/>
        </w:rPr>
        <w:t>40</w:t>
      </w:r>
      <w:r w:rsidRPr="00F80380">
        <w:rPr>
          <w:rFonts w:ascii="Calibri" w:hAnsi="Calibri"/>
          <w:noProof/>
          <w:sz w:val="20"/>
        </w:rPr>
        <w:t>, 497–516.</w:t>
      </w:r>
    </w:p>
    <w:p w14:paraId="3C34F243"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amme, R., Hiiesalu, I., Laanisto, L., Szava-Kovats, R. &amp; Pärtel, M. (2010) Environmental heterogeneity, species diversity and co-existence at different spatial scales. </w:t>
      </w:r>
      <w:r w:rsidRPr="00F80380">
        <w:rPr>
          <w:rFonts w:ascii="Calibri" w:hAnsi="Calibri"/>
          <w:i/>
          <w:iCs/>
          <w:noProof/>
          <w:sz w:val="20"/>
        </w:rPr>
        <w:t>Journal of Vegetation Science</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796–801.</w:t>
      </w:r>
    </w:p>
    <w:p w14:paraId="563ED752"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Telewski, F.W. (1995) Wind-induced physiological and developmental responses in trees. </w:t>
      </w:r>
      <w:r w:rsidRPr="00F80380">
        <w:rPr>
          <w:rFonts w:ascii="Calibri" w:hAnsi="Calibri"/>
          <w:i/>
          <w:iCs/>
          <w:noProof/>
          <w:sz w:val="20"/>
        </w:rPr>
        <w:t>Wind and trees</w:t>
      </w:r>
      <w:r w:rsidRPr="00F80380">
        <w:rPr>
          <w:rFonts w:ascii="Calibri" w:hAnsi="Calibri"/>
          <w:noProof/>
          <w:sz w:val="20"/>
        </w:rPr>
        <w:t xml:space="preserve">, </w:t>
      </w:r>
      <w:r w:rsidRPr="00F80380">
        <w:rPr>
          <w:rFonts w:ascii="Calibri" w:hAnsi="Calibri"/>
          <w:b/>
          <w:bCs/>
          <w:noProof/>
          <w:sz w:val="20"/>
        </w:rPr>
        <w:t>237</w:t>
      </w:r>
      <w:r w:rsidRPr="00F80380">
        <w:rPr>
          <w:rFonts w:ascii="Calibri" w:hAnsi="Calibri"/>
          <w:noProof/>
          <w:sz w:val="20"/>
        </w:rPr>
        <w:t>, 263.</w:t>
      </w:r>
    </w:p>
    <w:p w14:paraId="43D73C9B"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lléger, S., Mason, N.W.H. &amp; Mouillot, D. (2008) New multidimensional functional diversity indices for a multifaceted framework in functional ecology. </w:t>
      </w:r>
      <w:r w:rsidRPr="00F80380">
        <w:rPr>
          <w:rFonts w:ascii="Calibri" w:hAnsi="Calibri"/>
          <w:i/>
          <w:iCs/>
          <w:noProof/>
          <w:sz w:val="20"/>
        </w:rPr>
        <w:t>Ecology</w:t>
      </w:r>
      <w:r w:rsidRPr="00F80380">
        <w:rPr>
          <w:rFonts w:ascii="Calibri" w:hAnsi="Calibri"/>
          <w:noProof/>
          <w:sz w:val="20"/>
        </w:rPr>
        <w:t xml:space="preserve">, </w:t>
      </w:r>
      <w:r w:rsidRPr="00F80380">
        <w:rPr>
          <w:rFonts w:ascii="Calibri" w:hAnsi="Calibri"/>
          <w:b/>
          <w:bCs/>
          <w:noProof/>
          <w:sz w:val="20"/>
        </w:rPr>
        <w:t>89</w:t>
      </w:r>
      <w:r w:rsidRPr="00F80380">
        <w:rPr>
          <w:rFonts w:ascii="Calibri" w:hAnsi="Calibri"/>
          <w:noProof/>
          <w:sz w:val="20"/>
        </w:rPr>
        <w:t>, 2290–301.</w:t>
      </w:r>
    </w:p>
    <w:p w14:paraId="333CDBA7"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olle, C., Navas, M.-L., Vile, D., Kazakou, E., Fortunel, C., Hummel, I. &amp; Garnier, E. (2007) Let the concept of trait be functional! </w:t>
      </w:r>
      <w:r w:rsidRPr="00F80380">
        <w:rPr>
          <w:rFonts w:ascii="Calibri" w:hAnsi="Calibri"/>
          <w:i/>
          <w:iCs/>
          <w:noProof/>
          <w:sz w:val="20"/>
        </w:rPr>
        <w:t>Oikos</w:t>
      </w:r>
      <w:r w:rsidRPr="00F80380">
        <w:rPr>
          <w:rFonts w:ascii="Calibri" w:hAnsi="Calibri"/>
          <w:noProof/>
          <w:sz w:val="20"/>
        </w:rPr>
        <w:t xml:space="preserve">, </w:t>
      </w:r>
      <w:r w:rsidRPr="00F80380">
        <w:rPr>
          <w:rFonts w:ascii="Calibri" w:hAnsi="Calibri"/>
          <w:b/>
          <w:bCs/>
          <w:noProof/>
          <w:sz w:val="20"/>
        </w:rPr>
        <w:t>116</w:t>
      </w:r>
      <w:r w:rsidRPr="00F80380">
        <w:rPr>
          <w:rFonts w:ascii="Calibri" w:hAnsi="Calibri"/>
          <w:noProof/>
          <w:sz w:val="20"/>
        </w:rPr>
        <w:t>, 882–892.</w:t>
      </w:r>
    </w:p>
    <w:p w14:paraId="40C36B3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DAntonio, C.M., Loope, L.L., Westbrooks, R. &amp; D’Antonio, C.M. (1996) Biological Invasions as global environmental change. </w:t>
      </w:r>
      <w:r w:rsidRPr="00F80380">
        <w:rPr>
          <w:rFonts w:ascii="Calibri" w:hAnsi="Calibri"/>
          <w:i/>
          <w:iCs/>
          <w:noProof/>
          <w:sz w:val="20"/>
        </w:rPr>
        <w:t>The American Naturalist</w:t>
      </w:r>
      <w:r w:rsidRPr="00F80380">
        <w:rPr>
          <w:rFonts w:ascii="Calibri" w:hAnsi="Calibri"/>
          <w:noProof/>
          <w:sz w:val="20"/>
        </w:rPr>
        <w:t xml:space="preserve">, </w:t>
      </w:r>
      <w:r w:rsidRPr="00F80380">
        <w:rPr>
          <w:rFonts w:ascii="Calibri" w:hAnsi="Calibri"/>
          <w:b/>
          <w:bCs/>
          <w:noProof/>
          <w:sz w:val="20"/>
        </w:rPr>
        <w:t>84</w:t>
      </w:r>
      <w:r w:rsidRPr="00F80380">
        <w:rPr>
          <w:rFonts w:ascii="Calibri" w:hAnsi="Calibri"/>
          <w:noProof/>
          <w:sz w:val="20"/>
        </w:rPr>
        <w:t>, 468–478.</w:t>
      </w:r>
    </w:p>
    <w:p w14:paraId="23F5C74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Vitousek, P.M., Mooney, H. a, Lubchenco, J. &amp; Melillo, J.M. (1997) Human domination of Earth’s ecosystems. </w:t>
      </w:r>
      <w:r w:rsidRPr="00F80380">
        <w:rPr>
          <w:rFonts w:ascii="Calibri" w:hAnsi="Calibri"/>
          <w:i/>
          <w:iCs/>
          <w:noProof/>
          <w:sz w:val="20"/>
        </w:rPr>
        <w:t>Science</w:t>
      </w:r>
      <w:r w:rsidRPr="00F80380">
        <w:rPr>
          <w:rFonts w:ascii="Calibri" w:hAnsi="Calibri"/>
          <w:noProof/>
          <w:sz w:val="20"/>
        </w:rPr>
        <w:t xml:space="preserve">, </w:t>
      </w:r>
      <w:r w:rsidRPr="00F80380">
        <w:rPr>
          <w:rFonts w:ascii="Calibri" w:hAnsi="Calibri"/>
          <w:b/>
          <w:bCs/>
          <w:noProof/>
          <w:sz w:val="20"/>
        </w:rPr>
        <w:t>277</w:t>
      </w:r>
      <w:r w:rsidRPr="00F80380">
        <w:rPr>
          <w:rFonts w:ascii="Calibri" w:hAnsi="Calibri"/>
          <w:noProof/>
          <w:sz w:val="20"/>
        </w:rPr>
        <w:t>, 494–499.</w:t>
      </w:r>
    </w:p>
    <w:p w14:paraId="26EA802E"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estoby, M. &amp; Wright, I.J. (2006) Land-plant ecology on the basis of functional traits. </w:t>
      </w:r>
      <w:r w:rsidRPr="00F80380">
        <w:rPr>
          <w:rFonts w:ascii="Calibri" w:hAnsi="Calibri"/>
          <w:i/>
          <w:iCs/>
          <w:noProof/>
          <w:sz w:val="20"/>
        </w:rPr>
        <w:t>Trends in Ecology &amp; Evolution</w:t>
      </w:r>
      <w:r w:rsidRPr="00F80380">
        <w:rPr>
          <w:rFonts w:ascii="Calibri" w:hAnsi="Calibri"/>
          <w:noProof/>
          <w:sz w:val="20"/>
        </w:rPr>
        <w:t xml:space="preserve">, </w:t>
      </w:r>
      <w:r w:rsidRPr="00F80380">
        <w:rPr>
          <w:rFonts w:ascii="Calibri" w:hAnsi="Calibri"/>
          <w:b/>
          <w:bCs/>
          <w:noProof/>
          <w:sz w:val="20"/>
        </w:rPr>
        <w:t>21</w:t>
      </w:r>
      <w:r w:rsidRPr="00F80380">
        <w:rPr>
          <w:rFonts w:ascii="Calibri" w:hAnsi="Calibri"/>
          <w:noProof/>
          <w:sz w:val="20"/>
        </w:rPr>
        <w:t>, 261–8.</w:t>
      </w:r>
    </w:p>
    <w:p w14:paraId="0D441D96"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Wilford, J., Searle, R., Thomas, M. &amp; Grundy, M. (2014) Soil and Landscape Grid National Soil Attribute Maps - Depth of Regolith (3" resolution) - Release 1. v3. CSIRO. Data Collection. 10.4225/08/546F06DFDFAC1.</w:t>
      </w:r>
    </w:p>
    <w:p w14:paraId="092FB1CD"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itte, C., den Berg, D., Rowland, T., O’Donnell, T., Denham, R., Pitt, G. &amp; Simpson, J. (2006) Mapping Land Use in Queensland--Technical Report on the 1999 Land Use Map for Queensland. </w:t>
      </w:r>
      <w:r w:rsidRPr="00F80380">
        <w:rPr>
          <w:rFonts w:ascii="Calibri" w:hAnsi="Calibri"/>
          <w:i/>
          <w:iCs/>
          <w:noProof/>
          <w:sz w:val="20"/>
        </w:rPr>
        <w:t>Department of Natural Resources, Mines and Water, Brisbane</w:t>
      </w:r>
      <w:r w:rsidRPr="00F80380">
        <w:rPr>
          <w:rFonts w:ascii="Calibri" w:hAnsi="Calibri"/>
          <w:noProof/>
          <w:sz w:val="20"/>
        </w:rPr>
        <w:t>.</w:t>
      </w:r>
    </w:p>
    <w:p w14:paraId="05C4C2B1" w14:textId="77777777" w:rsidR="00F80380" w:rsidRPr="00F80380" w:rsidRDefault="00F80380">
      <w:pPr>
        <w:pStyle w:val="NormalWeb"/>
        <w:ind w:left="480" w:hanging="480"/>
        <w:divId w:val="2070689715"/>
        <w:rPr>
          <w:rFonts w:ascii="Calibri" w:hAnsi="Calibri"/>
          <w:noProof/>
          <w:sz w:val="20"/>
        </w:rPr>
      </w:pPr>
      <w:r w:rsidRPr="00F80380">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F80380">
        <w:rPr>
          <w:rFonts w:ascii="Calibri" w:hAnsi="Calibri"/>
          <w:i/>
          <w:iCs/>
          <w:noProof/>
          <w:sz w:val="20"/>
        </w:rPr>
        <w:t>Nature</w:t>
      </w:r>
      <w:r w:rsidRPr="00F80380">
        <w:rPr>
          <w:rFonts w:ascii="Calibri" w:hAnsi="Calibri"/>
          <w:noProof/>
          <w:sz w:val="20"/>
        </w:rPr>
        <w:t xml:space="preserve">, </w:t>
      </w:r>
      <w:r w:rsidRPr="00F80380">
        <w:rPr>
          <w:rFonts w:ascii="Calibri" w:hAnsi="Calibri"/>
          <w:b/>
          <w:bCs/>
          <w:noProof/>
          <w:sz w:val="20"/>
        </w:rPr>
        <w:t>428</w:t>
      </w:r>
      <w:r w:rsidRPr="00F80380">
        <w:rPr>
          <w:rFonts w:ascii="Calibri" w:hAnsi="Calibri"/>
          <w:noProof/>
          <w:sz w:val="20"/>
        </w:rPr>
        <w:t>, 821–827.</w:t>
      </w:r>
    </w:p>
    <w:p w14:paraId="576BD77D" w14:textId="2E9C3A14" w:rsidR="00F17233" w:rsidRPr="00F17233" w:rsidRDefault="00F17233" w:rsidP="00633DB6">
      <w:pPr>
        <w:spacing w:line="480" w:lineRule="auto"/>
        <w:jc w:val="both"/>
        <w:rPr>
          <w:sz w:val="20"/>
        </w:rPr>
      </w:pPr>
      <w:r w:rsidRPr="00F17233">
        <w:rPr>
          <w:sz w:val="20"/>
        </w:rPr>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01T12:01:00Z" w:initials="FoS">
    <w:p w14:paraId="325BE5F6" w14:textId="43DED719" w:rsidR="00DA29B4" w:rsidRDefault="00DA29B4" w:rsidP="00466CD0">
      <w:pPr>
        <w:pStyle w:val="CommentText"/>
      </w:pPr>
      <w:r>
        <w:rPr>
          <w:rStyle w:val="CommentReference"/>
        </w:rPr>
        <w:annotationRef/>
      </w:r>
      <w:r>
        <w:t>Will add a data bibliography too</w:t>
      </w:r>
      <w:r w:rsidR="004155A0">
        <w:t>. Waiting on some info from Rachael.</w:t>
      </w:r>
    </w:p>
  </w:comment>
  <w:comment w:id="2" w:author="Faculty of Science" w:date="2015-08-03T18:14:00Z" w:initials="FoS">
    <w:p w14:paraId="6B2705D2" w14:textId="1B31D9E7" w:rsidR="00DA29B4" w:rsidRDefault="00DA29B4">
      <w:pPr>
        <w:pStyle w:val="CommentText"/>
      </w:pPr>
      <w:r>
        <w:rPr>
          <w:rStyle w:val="CommentReference"/>
        </w:rPr>
        <w:annotationRef/>
      </w:r>
      <w:r>
        <w:t>Please comment, Cassie</w:t>
      </w:r>
      <w:r w:rsidR="00644D16">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BE5F6" w15:done="0"/>
  <w15:commentEx w15:paraId="6B2705D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5783892"/>
    <w:multiLevelType w:val="hybridMultilevel"/>
    <w:tmpl w:val="5CDE1F10"/>
    <w:lvl w:ilvl="0" w:tplc="9828A144">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20CEF"/>
    <w:rsid w:val="000A56B9"/>
    <w:rsid w:val="000A6C14"/>
    <w:rsid w:val="000B17C7"/>
    <w:rsid w:val="000C0720"/>
    <w:rsid w:val="00103EC7"/>
    <w:rsid w:val="00114C6A"/>
    <w:rsid w:val="001F4320"/>
    <w:rsid w:val="0020577E"/>
    <w:rsid w:val="00222CC5"/>
    <w:rsid w:val="00240F10"/>
    <w:rsid w:val="002C6471"/>
    <w:rsid w:val="002E42C8"/>
    <w:rsid w:val="00311A5D"/>
    <w:rsid w:val="003176B1"/>
    <w:rsid w:val="00320002"/>
    <w:rsid w:val="00371BA9"/>
    <w:rsid w:val="003B64CF"/>
    <w:rsid w:val="003F6645"/>
    <w:rsid w:val="004155A0"/>
    <w:rsid w:val="004231C5"/>
    <w:rsid w:val="00466CD0"/>
    <w:rsid w:val="00496700"/>
    <w:rsid w:val="004C20E9"/>
    <w:rsid w:val="004C5C1E"/>
    <w:rsid w:val="00504EF9"/>
    <w:rsid w:val="0050565F"/>
    <w:rsid w:val="0051650E"/>
    <w:rsid w:val="00534DC5"/>
    <w:rsid w:val="005C5577"/>
    <w:rsid w:val="005C63D9"/>
    <w:rsid w:val="006002E7"/>
    <w:rsid w:val="00633DB6"/>
    <w:rsid w:val="00644D16"/>
    <w:rsid w:val="00687ACC"/>
    <w:rsid w:val="006B027C"/>
    <w:rsid w:val="006D7101"/>
    <w:rsid w:val="007808E9"/>
    <w:rsid w:val="007E0205"/>
    <w:rsid w:val="007E4EA2"/>
    <w:rsid w:val="00831989"/>
    <w:rsid w:val="00862728"/>
    <w:rsid w:val="008C260F"/>
    <w:rsid w:val="008E3A8C"/>
    <w:rsid w:val="00931E85"/>
    <w:rsid w:val="00A01089"/>
    <w:rsid w:val="00A03606"/>
    <w:rsid w:val="00A269E3"/>
    <w:rsid w:val="00A31955"/>
    <w:rsid w:val="00A44502"/>
    <w:rsid w:val="00A928D1"/>
    <w:rsid w:val="00AA76ED"/>
    <w:rsid w:val="00AC3B9A"/>
    <w:rsid w:val="00B10751"/>
    <w:rsid w:val="00B27FFE"/>
    <w:rsid w:val="00B548F8"/>
    <w:rsid w:val="00B66517"/>
    <w:rsid w:val="00BA2702"/>
    <w:rsid w:val="00BA66BF"/>
    <w:rsid w:val="00BE4901"/>
    <w:rsid w:val="00BF235C"/>
    <w:rsid w:val="00C80C23"/>
    <w:rsid w:val="00CB30C0"/>
    <w:rsid w:val="00CD6262"/>
    <w:rsid w:val="00CF417C"/>
    <w:rsid w:val="00CF54B2"/>
    <w:rsid w:val="00D13FC4"/>
    <w:rsid w:val="00D33FFF"/>
    <w:rsid w:val="00D93AC4"/>
    <w:rsid w:val="00DA29B4"/>
    <w:rsid w:val="00DC4AB8"/>
    <w:rsid w:val="00DD7C29"/>
    <w:rsid w:val="00E03DFC"/>
    <w:rsid w:val="00E35220"/>
    <w:rsid w:val="00E55E0A"/>
    <w:rsid w:val="00E64258"/>
    <w:rsid w:val="00EA0005"/>
    <w:rsid w:val="00EC66F4"/>
    <w:rsid w:val="00ED2B0D"/>
    <w:rsid w:val="00F17233"/>
    <w:rsid w:val="00F80380"/>
    <w:rsid w:val="00F80468"/>
    <w:rsid w:val="00FB28D9"/>
    <w:rsid w:val="00FB4928"/>
    <w:rsid w:val="00FB4A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88258">
      <w:bodyDiv w:val="1"/>
      <w:marLeft w:val="0"/>
      <w:marRight w:val="0"/>
      <w:marTop w:val="0"/>
      <w:marBottom w:val="0"/>
      <w:divBdr>
        <w:top w:val="none" w:sz="0" w:space="0" w:color="auto"/>
        <w:left w:val="none" w:sz="0" w:space="0" w:color="auto"/>
        <w:bottom w:val="none" w:sz="0" w:space="0" w:color="auto"/>
        <w:right w:val="none" w:sz="0" w:space="0" w:color="auto"/>
      </w:divBdr>
    </w:div>
    <w:div w:id="950893125">
      <w:bodyDiv w:val="1"/>
      <w:marLeft w:val="0"/>
      <w:marRight w:val="0"/>
      <w:marTop w:val="0"/>
      <w:marBottom w:val="0"/>
      <w:divBdr>
        <w:top w:val="none" w:sz="0" w:space="0" w:color="auto"/>
        <w:left w:val="none" w:sz="0" w:space="0" w:color="auto"/>
        <w:bottom w:val="none" w:sz="0" w:space="0" w:color="auto"/>
        <w:right w:val="none" w:sz="0" w:space="0" w:color="auto"/>
      </w:divBdr>
    </w:div>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sChild>
                            <w:div w:id="1064528899">
                              <w:marLeft w:val="0"/>
                              <w:marRight w:val="0"/>
                              <w:marTop w:val="0"/>
                              <w:marBottom w:val="0"/>
                              <w:divBdr>
                                <w:top w:val="none" w:sz="0" w:space="0" w:color="auto"/>
                                <w:left w:val="none" w:sz="0" w:space="0" w:color="auto"/>
                                <w:bottom w:val="none" w:sz="0" w:space="0" w:color="auto"/>
                                <w:right w:val="none" w:sz="0" w:space="0" w:color="auto"/>
                              </w:divBdr>
                              <w:divsChild>
                                <w:div w:id="116026298">
                                  <w:marLeft w:val="0"/>
                                  <w:marRight w:val="0"/>
                                  <w:marTop w:val="0"/>
                                  <w:marBottom w:val="0"/>
                                  <w:divBdr>
                                    <w:top w:val="none" w:sz="0" w:space="0" w:color="auto"/>
                                    <w:left w:val="none" w:sz="0" w:space="0" w:color="auto"/>
                                    <w:bottom w:val="none" w:sz="0" w:space="0" w:color="auto"/>
                                    <w:right w:val="none" w:sz="0" w:space="0" w:color="auto"/>
                                  </w:divBdr>
                                  <w:divsChild>
                                    <w:div w:id="216093331">
                                      <w:marLeft w:val="0"/>
                                      <w:marRight w:val="0"/>
                                      <w:marTop w:val="0"/>
                                      <w:marBottom w:val="0"/>
                                      <w:divBdr>
                                        <w:top w:val="none" w:sz="0" w:space="0" w:color="auto"/>
                                        <w:left w:val="none" w:sz="0" w:space="0" w:color="auto"/>
                                        <w:bottom w:val="none" w:sz="0" w:space="0" w:color="auto"/>
                                        <w:right w:val="none" w:sz="0" w:space="0" w:color="auto"/>
                                      </w:divBdr>
                                      <w:divsChild>
                                        <w:div w:id="1603411692">
                                          <w:marLeft w:val="0"/>
                                          <w:marRight w:val="0"/>
                                          <w:marTop w:val="0"/>
                                          <w:marBottom w:val="0"/>
                                          <w:divBdr>
                                            <w:top w:val="none" w:sz="0" w:space="0" w:color="auto"/>
                                            <w:left w:val="none" w:sz="0" w:space="0" w:color="auto"/>
                                            <w:bottom w:val="none" w:sz="0" w:space="0" w:color="auto"/>
                                            <w:right w:val="none" w:sz="0" w:space="0" w:color="auto"/>
                                          </w:divBdr>
                                          <w:divsChild>
                                            <w:div w:id="10031341">
                                              <w:marLeft w:val="0"/>
                                              <w:marRight w:val="0"/>
                                              <w:marTop w:val="0"/>
                                              <w:marBottom w:val="0"/>
                                              <w:divBdr>
                                                <w:top w:val="none" w:sz="0" w:space="0" w:color="auto"/>
                                                <w:left w:val="none" w:sz="0" w:space="0" w:color="auto"/>
                                                <w:bottom w:val="none" w:sz="0" w:space="0" w:color="auto"/>
                                                <w:right w:val="none" w:sz="0" w:space="0" w:color="auto"/>
                                              </w:divBdr>
                                              <w:divsChild>
                                                <w:div w:id="525681518">
                                                  <w:marLeft w:val="0"/>
                                                  <w:marRight w:val="0"/>
                                                  <w:marTop w:val="0"/>
                                                  <w:marBottom w:val="0"/>
                                                  <w:divBdr>
                                                    <w:top w:val="none" w:sz="0" w:space="0" w:color="auto"/>
                                                    <w:left w:val="none" w:sz="0" w:space="0" w:color="auto"/>
                                                    <w:bottom w:val="none" w:sz="0" w:space="0" w:color="auto"/>
                                                    <w:right w:val="none" w:sz="0" w:space="0" w:color="auto"/>
                                                  </w:divBdr>
                                                  <w:divsChild>
                                                    <w:div w:id="375668802">
                                                      <w:marLeft w:val="0"/>
                                                      <w:marRight w:val="0"/>
                                                      <w:marTop w:val="0"/>
                                                      <w:marBottom w:val="0"/>
                                                      <w:divBdr>
                                                        <w:top w:val="none" w:sz="0" w:space="0" w:color="auto"/>
                                                        <w:left w:val="none" w:sz="0" w:space="0" w:color="auto"/>
                                                        <w:bottom w:val="none" w:sz="0" w:space="0" w:color="auto"/>
                                                        <w:right w:val="none" w:sz="0" w:space="0" w:color="auto"/>
                                                      </w:divBdr>
                                                      <w:divsChild>
                                                        <w:div w:id="1992824851">
                                                          <w:marLeft w:val="0"/>
                                                          <w:marRight w:val="0"/>
                                                          <w:marTop w:val="0"/>
                                                          <w:marBottom w:val="0"/>
                                                          <w:divBdr>
                                                            <w:top w:val="none" w:sz="0" w:space="0" w:color="auto"/>
                                                            <w:left w:val="none" w:sz="0" w:space="0" w:color="auto"/>
                                                            <w:bottom w:val="none" w:sz="0" w:space="0" w:color="auto"/>
                                                            <w:right w:val="none" w:sz="0" w:space="0" w:color="auto"/>
                                                          </w:divBdr>
                                                          <w:divsChild>
                                                            <w:div w:id="1162358427">
                                                              <w:marLeft w:val="0"/>
                                                              <w:marRight w:val="0"/>
                                                              <w:marTop w:val="0"/>
                                                              <w:marBottom w:val="0"/>
                                                              <w:divBdr>
                                                                <w:top w:val="none" w:sz="0" w:space="0" w:color="auto"/>
                                                                <w:left w:val="none" w:sz="0" w:space="0" w:color="auto"/>
                                                                <w:bottom w:val="none" w:sz="0" w:space="0" w:color="auto"/>
                                                                <w:right w:val="none" w:sz="0" w:space="0" w:color="auto"/>
                                                              </w:divBdr>
                                                              <w:divsChild>
                                                                <w:div w:id="2028360774">
                                                                  <w:marLeft w:val="0"/>
                                                                  <w:marRight w:val="0"/>
                                                                  <w:marTop w:val="0"/>
                                                                  <w:marBottom w:val="0"/>
                                                                  <w:divBdr>
                                                                    <w:top w:val="none" w:sz="0" w:space="0" w:color="auto"/>
                                                                    <w:left w:val="none" w:sz="0" w:space="0" w:color="auto"/>
                                                                    <w:bottom w:val="none" w:sz="0" w:space="0" w:color="auto"/>
                                                                    <w:right w:val="none" w:sz="0" w:space="0" w:color="auto"/>
                                                                  </w:divBdr>
                                                                  <w:divsChild>
                                                                    <w:div w:id="676923082">
                                                                      <w:marLeft w:val="0"/>
                                                                      <w:marRight w:val="0"/>
                                                                      <w:marTop w:val="0"/>
                                                                      <w:marBottom w:val="0"/>
                                                                      <w:divBdr>
                                                                        <w:top w:val="none" w:sz="0" w:space="0" w:color="auto"/>
                                                                        <w:left w:val="none" w:sz="0" w:space="0" w:color="auto"/>
                                                                        <w:bottom w:val="none" w:sz="0" w:space="0" w:color="auto"/>
                                                                        <w:right w:val="none" w:sz="0" w:space="0" w:color="auto"/>
                                                                      </w:divBdr>
                                                                      <w:divsChild>
                                                                        <w:div w:id="2049261742">
                                                                          <w:marLeft w:val="0"/>
                                                                          <w:marRight w:val="0"/>
                                                                          <w:marTop w:val="0"/>
                                                                          <w:marBottom w:val="0"/>
                                                                          <w:divBdr>
                                                                            <w:top w:val="none" w:sz="0" w:space="0" w:color="auto"/>
                                                                            <w:left w:val="none" w:sz="0" w:space="0" w:color="auto"/>
                                                                            <w:bottom w:val="none" w:sz="0" w:space="0" w:color="auto"/>
                                                                            <w:right w:val="none" w:sz="0" w:space="0" w:color="auto"/>
                                                                          </w:divBdr>
                                                                          <w:divsChild>
                                                                            <w:div w:id="1450466126">
                                                                              <w:marLeft w:val="0"/>
                                                                              <w:marRight w:val="0"/>
                                                                              <w:marTop w:val="0"/>
                                                                              <w:marBottom w:val="0"/>
                                                                              <w:divBdr>
                                                                                <w:top w:val="none" w:sz="0" w:space="0" w:color="auto"/>
                                                                                <w:left w:val="none" w:sz="0" w:space="0" w:color="auto"/>
                                                                                <w:bottom w:val="none" w:sz="0" w:space="0" w:color="auto"/>
                                                                                <w:right w:val="none" w:sz="0" w:space="0" w:color="auto"/>
                                                                              </w:divBdr>
                                                                              <w:divsChild>
                                                                                <w:div w:id="1311977044">
                                                                                  <w:marLeft w:val="0"/>
                                                                                  <w:marRight w:val="0"/>
                                                                                  <w:marTop w:val="0"/>
                                                                                  <w:marBottom w:val="0"/>
                                                                                  <w:divBdr>
                                                                                    <w:top w:val="none" w:sz="0" w:space="0" w:color="auto"/>
                                                                                    <w:left w:val="none" w:sz="0" w:space="0" w:color="auto"/>
                                                                                    <w:bottom w:val="none" w:sz="0" w:space="0" w:color="auto"/>
                                                                                    <w:right w:val="none" w:sz="0" w:space="0" w:color="auto"/>
                                                                                  </w:divBdr>
                                                                                  <w:divsChild>
                                                                                    <w:div w:id="1036127277">
                                                                                      <w:marLeft w:val="0"/>
                                                                                      <w:marRight w:val="0"/>
                                                                                      <w:marTop w:val="0"/>
                                                                                      <w:marBottom w:val="0"/>
                                                                                      <w:divBdr>
                                                                                        <w:top w:val="none" w:sz="0" w:space="0" w:color="auto"/>
                                                                                        <w:left w:val="none" w:sz="0" w:space="0" w:color="auto"/>
                                                                                        <w:bottom w:val="none" w:sz="0" w:space="0" w:color="auto"/>
                                                                                        <w:right w:val="none" w:sz="0" w:space="0" w:color="auto"/>
                                                                                      </w:divBdr>
                                                                                      <w:divsChild>
                                                                                        <w:div w:id="1036125524">
                                                                                          <w:marLeft w:val="0"/>
                                                                                          <w:marRight w:val="0"/>
                                                                                          <w:marTop w:val="0"/>
                                                                                          <w:marBottom w:val="0"/>
                                                                                          <w:divBdr>
                                                                                            <w:top w:val="none" w:sz="0" w:space="0" w:color="auto"/>
                                                                                            <w:left w:val="none" w:sz="0" w:space="0" w:color="auto"/>
                                                                                            <w:bottom w:val="none" w:sz="0" w:space="0" w:color="auto"/>
                                                                                            <w:right w:val="none" w:sz="0" w:space="0" w:color="auto"/>
                                                                                          </w:divBdr>
                                                                                          <w:divsChild>
                                                                                            <w:div w:id="1023170387">
                                                                                              <w:marLeft w:val="0"/>
                                                                                              <w:marRight w:val="0"/>
                                                                                              <w:marTop w:val="0"/>
                                                                                              <w:marBottom w:val="0"/>
                                                                                              <w:divBdr>
                                                                                                <w:top w:val="none" w:sz="0" w:space="0" w:color="auto"/>
                                                                                                <w:left w:val="none" w:sz="0" w:space="0" w:color="auto"/>
                                                                                                <w:bottom w:val="none" w:sz="0" w:space="0" w:color="auto"/>
                                                                                                <w:right w:val="none" w:sz="0" w:space="0" w:color="auto"/>
                                                                                              </w:divBdr>
                                                                                              <w:divsChild>
                                                                                                <w:div w:id="394158689">
                                                                                                  <w:marLeft w:val="0"/>
                                                                                                  <w:marRight w:val="0"/>
                                                                                                  <w:marTop w:val="0"/>
                                                                                                  <w:marBottom w:val="0"/>
                                                                                                  <w:divBdr>
                                                                                                    <w:top w:val="none" w:sz="0" w:space="0" w:color="auto"/>
                                                                                                    <w:left w:val="none" w:sz="0" w:space="0" w:color="auto"/>
                                                                                                    <w:bottom w:val="none" w:sz="0" w:space="0" w:color="auto"/>
                                                                                                    <w:right w:val="none" w:sz="0" w:space="0" w:color="auto"/>
                                                                                                  </w:divBdr>
                                                                                                  <w:divsChild>
                                                                                                    <w:div w:id="1657103855">
                                                                                                      <w:marLeft w:val="0"/>
                                                                                                      <w:marRight w:val="0"/>
                                                                                                      <w:marTop w:val="0"/>
                                                                                                      <w:marBottom w:val="0"/>
                                                                                                      <w:divBdr>
                                                                                                        <w:top w:val="none" w:sz="0" w:space="0" w:color="auto"/>
                                                                                                        <w:left w:val="none" w:sz="0" w:space="0" w:color="auto"/>
                                                                                                        <w:bottom w:val="none" w:sz="0" w:space="0" w:color="auto"/>
                                                                                                        <w:right w:val="none" w:sz="0" w:space="0" w:color="auto"/>
                                                                                                      </w:divBdr>
                                                                                                      <w:divsChild>
                                                                                                        <w:div w:id="207068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09414348">
      <w:bodyDiv w:val="1"/>
      <w:marLeft w:val="0"/>
      <w:marRight w:val="0"/>
      <w:marTop w:val="0"/>
      <w:marBottom w:val="0"/>
      <w:divBdr>
        <w:top w:val="none" w:sz="0" w:space="0" w:color="auto"/>
        <w:left w:val="none" w:sz="0" w:space="0" w:color="auto"/>
        <w:bottom w:val="none" w:sz="0" w:space="0" w:color="auto"/>
        <w:right w:val="none" w:sz="0" w:space="0" w:color="auto"/>
      </w:divBdr>
    </w:div>
    <w:div w:id="1374964521">
      <w:bodyDiv w:val="1"/>
      <w:marLeft w:val="0"/>
      <w:marRight w:val="0"/>
      <w:marTop w:val="0"/>
      <w:marBottom w:val="0"/>
      <w:divBdr>
        <w:top w:val="none" w:sz="0" w:space="0" w:color="auto"/>
        <w:left w:val="none" w:sz="0" w:space="0" w:color="auto"/>
        <w:bottom w:val="none" w:sz="0" w:space="0" w:color="auto"/>
        <w:right w:val="none" w:sz="0" w:space="0" w:color="auto"/>
      </w:divBdr>
    </w:div>
    <w:div w:id="1446726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91BC6-F1B2-4AD6-8107-DD15B0AED5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2</TotalTime>
  <Pages>42</Pages>
  <Words>43555</Words>
  <Characters>248267</Characters>
  <Application>Microsoft Office Word</Application>
  <DocSecurity>0</DocSecurity>
  <Lines>2068</Lines>
  <Paragraphs>582</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912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59</cp:revision>
  <dcterms:created xsi:type="dcterms:W3CDTF">2015-08-01T02:59:00Z</dcterms:created>
  <dcterms:modified xsi:type="dcterms:W3CDTF">2015-08-1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